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5A6E9C" w14:textId="376363BA" w:rsidR="00B32710" w:rsidRPr="006F459E" w:rsidRDefault="00B32710" w:rsidP="00F940D4">
      <w:pPr>
        <w:pStyle w:val="Subtitle"/>
        <w:rPr>
          <w:color w:val="4472C4" w:themeColor="accent1"/>
          <w:sz w:val="20"/>
          <w:szCs w:val="20"/>
          <w:lang w:val="en-AU"/>
        </w:rPr>
      </w:pPr>
      <w:r w:rsidRPr="00F940D4">
        <w:rPr>
          <w:lang w:val="en-AU"/>
        </w:rPr>
        <w:t>Name</w:t>
      </w:r>
      <w:r w:rsidR="00735834" w:rsidRPr="00F940D4">
        <w:rPr>
          <w:lang w:val="en-AU"/>
        </w:rPr>
        <w:t xml:space="preserve"> of unit</w:t>
      </w:r>
      <w:r w:rsidRPr="00F940D4">
        <w:rPr>
          <w:lang w:val="en-AU"/>
        </w:rPr>
        <w:t>:</w:t>
      </w:r>
      <w:r w:rsidR="009371B5" w:rsidRPr="00F940D4">
        <w:rPr>
          <w:lang w:val="en-AU"/>
        </w:rPr>
        <w:t xml:space="preserve"> </w:t>
      </w:r>
      <w:r w:rsidR="00A56D4A" w:rsidRPr="004C206A">
        <w:rPr>
          <w:rStyle w:val="TitleChar"/>
          <w:rFonts w:asciiTheme="minorHAnsi" w:hAnsiTheme="minorHAnsi" w:cstheme="minorHAnsi"/>
          <w:i/>
          <w:iCs/>
          <w:sz w:val="24"/>
          <w:szCs w:val="24"/>
        </w:rPr>
        <w:t>Make a Wish</w:t>
      </w:r>
    </w:p>
    <w:p w14:paraId="69522365" w14:textId="77777777" w:rsidR="00B32710" w:rsidRPr="00440B2B" w:rsidRDefault="00B32710">
      <w:pPr>
        <w:rPr>
          <w:rFonts w:asciiTheme="minorHAnsi" w:hAnsiTheme="minorHAnsi" w:cstheme="minorHAnsi"/>
          <w:i/>
          <w:sz w:val="22"/>
          <w:szCs w:val="22"/>
          <w:lang w:val="en-AU"/>
        </w:rPr>
      </w:pPr>
      <w:r w:rsidRPr="004C206A">
        <w:rPr>
          <w:rFonts w:asciiTheme="minorHAnsi" w:hAnsiTheme="minorHAnsi" w:cstheme="minorHAnsi"/>
          <w:i/>
          <w:sz w:val="22"/>
          <w:szCs w:val="22"/>
          <w:lang w:val="en-AU"/>
        </w:rPr>
        <w:t>Introduction to unit</w:t>
      </w:r>
    </w:p>
    <w:p w14:paraId="7561AEB0" w14:textId="0DA5C2FE" w:rsidR="00E25EFE" w:rsidRPr="00440B2B" w:rsidRDefault="00E25EFE" w:rsidP="00E25EFE">
      <w:pPr>
        <w:rPr>
          <w:rFonts w:asciiTheme="minorHAnsi" w:hAnsiTheme="minorHAnsi" w:cstheme="minorHAnsi"/>
          <w:sz w:val="22"/>
          <w:szCs w:val="22"/>
          <w:lang w:val="en-AU"/>
        </w:rPr>
      </w:pPr>
      <w:r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Fairy tales help </w:t>
      </w:r>
      <w:r w:rsidR="00CB73B0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young </w:t>
      </w:r>
      <w:r w:rsidRPr="00440B2B">
        <w:rPr>
          <w:rFonts w:asciiTheme="minorHAnsi" w:hAnsiTheme="minorHAnsi" w:cstheme="minorHAnsi"/>
          <w:sz w:val="22"/>
          <w:szCs w:val="22"/>
          <w:lang w:val="en-AU"/>
        </w:rPr>
        <w:t>children make sense of their world</w:t>
      </w:r>
      <w:r w:rsidR="00C64525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. </w:t>
      </w:r>
      <w:r w:rsidR="00576FB7">
        <w:rPr>
          <w:rFonts w:asciiTheme="minorHAnsi" w:hAnsiTheme="minorHAnsi" w:cstheme="minorHAnsi"/>
          <w:sz w:val="22"/>
          <w:szCs w:val="22"/>
          <w:lang w:val="en-AU"/>
        </w:rPr>
        <w:t>Stretching a</w:t>
      </w:r>
      <w:r w:rsidR="00FB105A" w:rsidRPr="00440B2B">
        <w:rPr>
          <w:rFonts w:asciiTheme="minorHAnsi" w:hAnsiTheme="minorHAnsi" w:cstheme="minorHAnsi"/>
          <w:sz w:val="22"/>
          <w:szCs w:val="22"/>
          <w:lang w:val="en-AU"/>
        </w:rPr>
        <w:t>cross the realms of time</w:t>
      </w:r>
      <w:r w:rsidR="00E91984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</w:t>
      </w:r>
      <w:r w:rsidR="00CE3177" w:rsidRPr="00440B2B">
        <w:rPr>
          <w:rFonts w:asciiTheme="minorHAnsi" w:hAnsiTheme="minorHAnsi" w:cstheme="minorHAnsi"/>
          <w:sz w:val="22"/>
          <w:szCs w:val="22"/>
          <w:lang w:val="en-AU"/>
        </w:rPr>
        <w:t>and</w:t>
      </w:r>
      <w:r w:rsidR="00E91984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cultures</w:t>
      </w:r>
      <w:r w:rsidR="00DE4727">
        <w:rPr>
          <w:rFonts w:asciiTheme="minorHAnsi" w:hAnsiTheme="minorHAnsi" w:cstheme="minorHAnsi"/>
          <w:sz w:val="22"/>
          <w:szCs w:val="22"/>
          <w:lang w:val="en-AU"/>
        </w:rPr>
        <w:t>;</w:t>
      </w:r>
      <w:r w:rsidR="00E91984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stories </w:t>
      </w:r>
      <w:r w:rsidR="00AE4E42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and songs </w:t>
      </w:r>
      <w:r w:rsidR="002C6EFB" w:rsidRPr="00440B2B">
        <w:rPr>
          <w:rFonts w:asciiTheme="minorHAnsi" w:hAnsiTheme="minorHAnsi" w:cstheme="minorHAnsi"/>
          <w:sz w:val="22"/>
          <w:szCs w:val="22"/>
          <w:lang w:val="en-AU"/>
        </w:rPr>
        <w:t>entertain</w:t>
      </w:r>
      <w:r w:rsidR="00F1391E">
        <w:rPr>
          <w:rFonts w:asciiTheme="minorHAnsi" w:hAnsiTheme="minorHAnsi" w:cstheme="minorHAnsi"/>
          <w:sz w:val="22"/>
          <w:szCs w:val="22"/>
          <w:lang w:val="en-AU"/>
        </w:rPr>
        <w:t xml:space="preserve">, </w:t>
      </w:r>
      <w:r w:rsidR="00C5154D">
        <w:rPr>
          <w:rFonts w:asciiTheme="minorHAnsi" w:hAnsiTheme="minorHAnsi" w:cstheme="minorHAnsi"/>
          <w:sz w:val="22"/>
          <w:szCs w:val="22"/>
          <w:lang w:val="en-AU"/>
        </w:rPr>
        <w:t>inform,</w:t>
      </w:r>
      <w:r w:rsidR="00F1391E">
        <w:rPr>
          <w:rFonts w:asciiTheme="minorHAnsi" w:hAnsiTheme="minorHAnsi" w:cstheme="minorHAnsi"/>
          <w:sz w:val="22"/>
          <w:szCs w:val="22"/>
          <w:lang w:val="en-AU"/>
        </w:rPr>
        <w:t xml:space="preserve"> and imbue in </w:t>
      </w:r>
      <w:r w:rsidR="00440B2B" w:rsidRPr="00440B2B">
        <w:rPr>
          <w:rFonts w:asciiTheme="minorHAnsi" w:hAnsiTheme="minorHAnsi" w:cstheme="minorHAnsi"/>
          <w:sz w:val="22"/>
          <w:szCs w:val="22"/>
          <w:lang w:val="en-AU"/>
        </w:rPr>
        <w:t>young</w:t>
      </w:r>
      <w:r w:rsidR="003238E5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children</w:t>
      </w:r>
      <w:r w:rsidR="00FB2B71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important </w:t>
      </w:r>
      <w:r w:rsidR="003238E5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life lessons. </w:t>
      </w:r>
      <w:r w:rsidR="00C64525" w:rsidRPr="00440B2B">
        <w:rPr>
          <w:rFonts w:asciiTheme="minorHAnsi" w:hAnsiTheme="minorHAnsi" w:cstheme="minorHAnsi"/>
          <w:sz w:val="22"/>
          <w:szCs w:val="22"/>
          <w:lang w:val="en-AU"/>
        </w:rPr>
        <w:t>M</w:t>
      </w:r>
      <w:r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any </w:t>
      </w:r>
      <w:r w:rsidR="001670AE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traditional </w:t>
      </w:r>
      <w:r w:rsidR="00CE3177" w:rsidRPr="00440B2B">
        <w:rPr>
          <w:rFonts w:asciiTheme="minorHAnsi" w:hAnsiTheme="minorHAnsi" w:cstheme="minorHAnsi"/>
          <w:sz w:val="22"/>
          <w:szCs w:val="22"/>
          <w:lang w:val="en-AU"/>
        </w:rPr>
        <w:t>fairy tales</w:t>
      </w:r>
      <w:r w:rsidR="001670AE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</w:t>
      </w:r>
      <w:r w:rsidR="00653A92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are stories about wishes, </w:t>
      </w:r>
      <w:r w:rsidR="00157E15" w:rsidRPr="00440B2B">
        <w:rPr>
          <w:rFonts w:asciiTheme="minorHAnsi" w:hAnsiTheme="minorHAnsi" w:cstheme="minorHAnsi"/>
          <w:sz w:val="22"/>
          <w:szCs w:val="22"/>
          <w:lang w:val="en-AU"/>
        </w:rPr>
        <w:t>in w</w:t>
      </w:r>
      <w:r w:rsidR="00C64525" w:rsidRPr="00440B2B">
        <w:rPr>
          <w:rFonts w:asciiTheme="minorHAnsi" w:hAnsiTheme="minorHAnsi" w:cstheme="minorHAnsi"/>
          <w:sz w:val="22"/>
          <w:szCs w:val="22"/>
          <w:lang w:val="en-AU"/>
        </w:rPr>
        <w:t>h</w:t>
      </w:r>
      <w:r w:rsidR="00157E15" w:rsidRPr="00440B2B">
        <w:rPr>
          <w:rFonts w:asciiTheme="minorHAnsi" w:hAnsiTheme="minorHAnsi" w:cstheme="minorHAnsi"/>
          <w:sz w:val="22"/>
          <w:szCs w:val="22"/>
          <w:lang w:val="en-AU"/>
        </w:rPr>
        <w:t>ich</w:t>
      </w:r>
      <w:r w:rsidR="00653A92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characters reveal</w:t>
      </w:r>
      <w:r w:rsidR="003A556B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and </w:t>
      </w:r>
      <w:r w:rsidR="00586D5E" w:rsidRPr="00440B2B">
        <w:rPr>
          <w:rFonts w:asciiTheme="minorHAnsi" w:hAnsiTheme="minorHAnsi" w:cstheme="minorHAnsi"/>
          <w:sz w:val="22"/>
          <w:szCs w:val="22"/>
          <w:lang w:val="en-AU"/>
        </w:rPr>
        <w:t>search for</w:t>
      </w:r>
      <w:r w:rsidR="00653A92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their heart</w:t>
      </w:r>
      <w:r w:rsidR="00497715" w:rsidRPr="00440B2B">
        <w:rPr>
          <w:rFonts w:asciiTheme="minorHAnsi" w:hAnsiTheme="minorHAnsi" w:cstheme="minorHAnsi"/>
          <w:sz w:val="22"/>
          <w:szCs w:val="22"/>
          <w:lang w:val="en-AU"/>
        </w:rPr>
        <w:t>’</w:t>
      </w:r>
      <w:r w:rsidR="00653A92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s desire. </w:t>
      </w:r>
      <w:r w:rsidR="00F54D36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Sometimes, </w:t>
      </w:r>
      <w:r w:rsidR="00AD2CD6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the </w:t>
      </w:r>
      <w:r w:rsidR="0009587D" w:rsidRPr="00440B2B">
        <w:rPr>
          <w:rFonts w:asciiTheme="minorHAnsi" w:hAnsiTheme="minorHAnsi" w:cstheme="minorHAnsi"/>
          <w:sz w:val="22"/>
          <w:szCs w:val="22"/>
          <w:lang w:val="en-AU"/>
        </w:rPr>
        <w:t>greedy</w:t>
      </w:r>
      <w:r w:rsidR="00C813FA" w:rsidRPr="00440B2B">
        <w:rPr>
          <w:rFonts w:asciiTheme="minorHAnsi" w:hAnsiTheme="minorHAnsi" w:cstheme="minorHAnsi"/>
          <w:sz w:val="22"/>
          <w:szCs w:val="22"/>
          <w:lang w:val="en-AU"/>
        </w:rPr>
        <w:t>,</w:t>
      </w:r>
      <w:r w:rsidR="0009587D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</w:t>
      </w:r>
      <w:r w:rsidR="00AD2CD6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dark side of </w:t>
      </w:r>
      <w:r w:rsidR="00F54D36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human nature </w:t>
      </w:r>
      <w:r w:rsidR="00AE4957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impacts the way characters behave when they seek </w:t>
      </w:r>
      <w:r w:rsidR="00AD2CD6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to have their wishes granted. </w:t>
      </w:r>
    </w:p>
    <w:p w14:paraId="1E5261BE" w14:textId="3AB07FBA" w:rsidR="000B2489" w:rsidRDefault="000B2489" w:rsidP="00E25EFE">
      <w:pPr>
        <w:rPr>
          <w:rFonts w:asciiTheme="minorHAnsi" w:hAnsiTheme="minorHAnsi" w:cstheme="minorHAnsi"/>
          <w:sz w:val="22"/>
          <w:szCs w:val="22"/>
          <w:lang w:val="en-AU"/>
        </w:rPr>
      </w:pPr>
      <w:r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In this unit for </w:t>
      </w:r>
      <w:r w:rsidR="0009587D" w:rsidRPr="00440B2B">
        <w:rPr>
          <w:rFonts w:asciiTheme="minorHAnsi" w:hAnsiTheme="minorHAnsi" w:cstheme="minorHAnsi"/>
          <w:sz w:val="22"/>
          <w:szCs w:val="22"/>
          <w:lang w:val="en-AU"/>
        </w:rPr>
        <w:t>F</w:t>
      </w:r>
      <w:r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oundation students, </w:t>
      </w:r>
      <w:r w:rsidR="00062030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we peruse </w:t>
      </w:r>
      <w:r w:rsidR="00FC2A89" w:rsidRPr="00440B2B">
        <w:rPr>
          <w:rFonts w:asciiTheme="minorHAnsi" w:hAnsiTheme="minorHAnsi" w:cstheme="minorHAnsi"/>
          <w:sz w:val="22"/>
          <w:szCs w:val="22"/>
          <w:lang w:val="en-AU"/>
        </w:rPr>
        <w:t>several</w:t>
      </w:r>
      <w:r w:rsidR="00062030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fairy tales, </w:t>
      </w:r>
      <w:r w:rsidR="00E15A1C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across </w:t>
      </w:r>
      <w:r w:rsidR="008845EE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a range </w:t>
      </w:r>
      <w:r w:rsidR="00474C7C" w:rsidRPr="00440B2B">
        <w:rPr>
          <w:rFonts w:asciiTheme="minorHAnsi" w:hAnsiTheme="minorHAnsi" w:cstheme="minorHAnsi"/>
          <w:sz w:val="22"/>
          <w:szCs w:val="22"/>
          <w:lang w:val="en-AU"/>
        </w:rPr>
        <w:t>of genres</w:t>
      </w:r>
      <w:r w:rsidR="0061300C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including</w:t>
      </w:r>
      <w:r w:rsidR="004E1E03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</w:t>
      </w:r>
      <w:r w:rsidR="008845EE" w:rsidRPr="00440B2B">
        <w:rPr>
          <w:rFonts w:asciiTheme="minorHAnsi" w:hAnsiTheme="minorHAnsi" w:cstheme="minorHAnsi"/>
          <w:sz w:val="22"/>
          <w:szCs w:val="22"/>
          <w:lang w:val="en-AU"/>
        </w:rPr>
        <w:t>multimodal texts</w:t>
      </w:r>
      <w:r w:rsidR="00730D0F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, aural </w:t>
      </w:r>
      <w:r w:rsidR="003156C1" w:rsidRPr="00440B2B">
        <w:rPr>
          <w:rFonts w:asciiTheme="minorHAnsi" w:hAnsiTheme="minorHAnsi" w:cstheme="minorHAnsi"/>
          <w:sz w:val="22"/>
          <w:szCs w:val="22"/>
          <w:lang w:val="en-AU"/>
        </w:rPr>
        <w:t>storytelling, musical scores</w:t>
      </w:r>
      <w:r w:rsidR="0061300C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, </w:t>
      </w:r>
      <w:r w:rsidR="00F60F71" w:rsidRPr="00440B2B">
        <w:rPr>
          <w:rFonts w:asciiTheme="minorHAnsi" w:hAnsiTheme="minorHAnsi" w:cstheme="minorHAnsi"/>
          <w:sz w:val="22"/>
          <w:szCs w:val="22"/>
          <w:lang w:val="en-AU"/>
        </w:rPr>
        <w:t>drama,</w:t>
      </w:r>
      <w:r w:rsidR="0061300C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and </w:t>
      </w:r>
      <w:r w:rsidR="00D950FC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musical </w:t>
      </w:r>
      <w:r w:rsidR="0061300C" w:rsidRPr="00440B2B">
        <w:rPr>
          <w:rFonts w:asciiTheme="minorHAnsi" w:hAnsiTheme="minorHAnsi" w:cstheme="minorHAnsi"/>
          <w:sz w:val="22"/>
          <w:szCs w:val="22"/>
          <w:lang w:val="en-AU"/>
        </w:rPr>
        <w:t>poetry.</w:t>
      </w:r>
      <w:r w:rsidR="003156C1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</w:t>
      </w:r>
      <w:r w:rsidR="00F53B4C" w:rsidRPr="00440B2B">
        <w:rPr>
          <w:rFonts w:asciiTheme="minorHAnsi" w:hAnsiTheme="minorHAnsi" w:cstheme="minorHAnsi"/>
          <w:sz w:val="22"/>
          <w:szCs w:val="22"/>
          <w:lang w:val="en-AU"/>
        </w:rPr>
        <w:t>The common</w:t>
      </w:r>
      <w:r w:rsidR="00AA621E" w:rsidRPr="00440B2B">
        <w:rPr>
          <w:rFonts w:asciiTheme="minorHAnsi" w:hAnsiTheme="minorHAnsi" w:cstheme="minorHAnsi"/>
          <w:sz w:val="22"/>
          <w:szCs w:val="22"/>
          <w:lang w:val="en-AU"/>
        </w:rPr>
        <w:t>, magical thread</w:t>
      </w:r>
      <w:r w:rsidR="00F53B4C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is</w:t>
      </w:r>
      <w:r w:rsidR="00AA621E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that</w:t>
      </w:r>
      <w:r w:rsidR="00F53B4C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</w:t>
      </w:r>
      <w:r w:rsidR="00E15A1C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the </w:t>
      </w:r>
      <w:r w:rsidR="0006141C" w:rsidRPr="00440B2B">
        <w:rPr>
          <w:rFonts w:asciiTheme="minorHAnsi" w:hAnsiTheme="minorHAnsi" w:cstheme="minorHAnsi"/>
          <w:sz w:val="22"/>
          <w:szCs w:val="22"/>
          <w:lang w:val="en-AU"/>
        </w:rPr>
        <w:t>stories in the unit</w:t>
      </w:r>
      <w:r w:rsidR="00E452DC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“Make a wish”</w:t>
      </w:r>
      <w:r w:rsidR="00E15A1C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</w:t>
      </w:r>
      <w:r w:rsidR="00E452DC" w:rsidRPr="00440B2B">
        <w:rPr>
          <w:rFonts w:asciiTheme="minorHAnsi" w:hAnsiTheme="minorHAnsi" w:cstheme="minorHAnsi"/>
          <w:sz w:val="22"/>
          <w:szCs w:val="22"/>
          <w:lang w:val="en-AU"/>
        </w:rPr>
        <w:t>comprise</w:t>
      </w:r>
      <w:r w:rsidR="00FC2A89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characters who</w:t>
      </w:r>
      <w:r w:rsidR="00B76DA5" w:rsidRPr="00440B2B">
        <w:rPr>
          <w:rFonts w:asciiTheme="minorHAnsi" w:hAnsiTheme="minorHAnsi" w:cstheme="minorHAnsi"/>
          <w:sz w:val="22"/>
          <w:szCs w:val="22"/>
          <w:lang w:val="en-AU"/>
        </w:rPr>
        <w:t>, after some</w:t>
      </w:r>
      <w:r w:rsidR="00EF332C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, oftentimes many </w:t>
      </w:r>
      <w:r w:rsidR="00F41D4A" w:rsidRPr="00440B2B">
        <w:rPr>
          <w:rFonts w:asciiTheme="minorHAnsi" w:hAnsiTheme="minorHAnsi" w:cstheme="minorHAnsi"/>
          <w:sz w:val="22"/>
          <w:szCs w:val="22"/>
          <w:lang w:val="en-AU"/>
        </w:rPr>
        <w:t>challenges</w:t>
      </w:r>
      <w:r w:rsidR="00B76DA5" w:rsidRPr="00440B2B">
        <w:rPr>
          <w:rFonts w:asciiTheme="minorHAnsi" w:hAnsiTheme="minorHAnsi" w:cstheme="minorHAnsi"/>
          <w:sz w:val="22"/>
          <w:szCs w:val="22"/>
          <w:lang w:val="en-AU"/>
        </w:rPr>
        <w:t>,</w:t>
      </w:r>
      <w:r w:rsidR="007361D4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have </w:t>
      </w:r>
      <w:r w:rsidR="00C16316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undergone </w:t>
      </w:r>
      <w:r w:rsidR="004F6150" w:rsidRPr="00440B2B">
        <w:rPr>
          <w:rFonts w:asciiTheme="minorHAnsi" w:hAnsiTheme="minorHAnsi" w:cstheme="minorHAnsi"/>
          <w:sz w:val="22"/>
          <w:szCs w:val="22"/>
          <w:lang w:val="en-AU"/>
        </w:rPr>
        <w:t>positive life change</w:t>
      </w:r>
      <w:r w:rsidR="00433E9F" w:rsidRPr="00440B2B">
        <w:rPr>
          <w:rFonts w:asciiTheme="minorHAnsi" w:hAnsiTheme="minorHAnsi" w:cstheme="minorHAnsi"/>
          <w:sz w:val="22"/>
          <w:szCs w:val="22"/>
          <w:lang w:val="en-AU"/>
        </w:rPr>
        <w:t>s</w:t>
      </w:r>
      <w:r w:rsidR="00A62D70" w:rsidRPr="00440B2B">
        <w:rPr>
          <w:rFonts w:asciiTheme="minorHAnsi" w:hAnsiTheme="minorHAnsi" w:cstheme="minorHAnsi"/>
          <w:sz w:val="22"/>
          <w:szCs w:val="22"/>
          <w:lang w:val="en-AU"/>
        </w:rPr>
        <w:t>,</w:t>
      </w:r>
      <w:r w:rsidR="007361D4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</w:t>
      </w:r>
      <w:r w:rsidR="009337DF" w:rsidRPr="00440B2B">
        <w:rPr>
          <w:rFonts w:asciiTheme="minorHAnsi" w:hAnsiTheme="minorHAnsi" w:cstheme="minorHAnsi"/>
          <w:sz w:val="22"/>
          <w:szCs w:val="22"/>
          <w:lang w:val="en-AU"/>
        </w:rPr>
        <w:t>resulting in</w:t>
      </w:r>
      <w:r w:rsidR="00433E9F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important life lessons being learned</w:t>
      </w:r>
      <w:r w:rsidR="00DE72BA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. </w:t>
      </w:r>
      <w:r w:rsidR="00752BC5" w:rsidRPr="00440B2B">
        <w:rPr>
          <w:rFonts w:asciiTheme="minorHAnsi" w:hAnsiTheme="minorHAnsi" w:cstheme="minorHAnsi"/>
          <w:sz w:val="22"/>
          <w:szCs w:val="22"/>
          <w:lang w:val="en-AU"/>
        </w:rPr>
        <w:t xml:space="preserve"> </w:t>
      </w:r>
    </w:p>
    <w:p w14:paraId="7D6F1177" w14:textId="1CFB3E80" w:rsidR="00C92DEC" w:rsidRPr="00440B2B" w:rsidRDefault="00C92DEC" w:rsidP="00E25EFE">
      <w:pPr>
        <w:rPr>
          <w:rFonts w:asciiTheme="minorHAnsi" w:hAnsiTheme="minorHAnsi" w:cstheme="minorHAnsi"/>
          <w:sz w:val="22"/>
          <w:szCs w:val="22"/>
          <w:lang w:val="en-AU"/>
        </w:rPr>
      </w:pPr>
      <w:r>
        <w:rPr>
          <w:rFonts w:asciiTheme="minorHAnsi" w:hAnsiTheme="minorHAnsi" w:cstheme="minorHAnsi"/>
          <w:sz w:val="22"/>
          <w:szCs w:val="22"/>
          <w:lang w:val="en-AU"/>
        </w:rPr>
        <w:t xml:space="preserve">It is expected this unit is </w:t>
      </w:r>
      <w:r w:rsidR="00393A07">
        <w:rPr>
          <w:rFonts w:asciiTheme="minorHAnsi" w:hAnsiTheme="minorHAnsi" w:cstheme="minorHAnsi"/>
          <w:sz w:val="22"/>
          <w:szCs w:val="22"/>
          <w:lang w:val="en-AU"/>
        </w:rPr>
        <w:t xml:space="preserve">best </w:t>
      </w:r>
      <w:r>
        <w:rPr>
          <w:rFonts w:asciiTheme="minorHAnsi" w:hAnsiTheme="minorHAnsi" w:cstheme="minorHAnsi"/>
          <w:sz w:val="22"/>
          <w:szCs w:val="22"/>
          <w:lang w:val="en-AU"/>
        </w:rPr>
        <w:t xml:space="preserve">suited </w:t>
      </w:r>
      <w:r w:rsidR="00010604">
        <w:rPr>
          <w:rFonts w:asciiTheme="minorHAnsi" w:hAnsiTheme="minorHAnsi" w:cstheme="minorHAnsi"/>
          <w:sz w:val="22"/>
          <w:szCs w:val="22"/>
          <w:lang w:val="en-AU"/>
        </w:rPr>
        <w:t>for implementation</w:t>
      </w:r>
      <w:r>
        <w:rPr>
          <w:rFonts w:asciiTheme="minorHAnsi" w:hAnsiTheme="minorHAnsi" w:cstheme="minorHAnsi"/>
          <w:sz w:val="22"/>
          <w:szCs w:val="22"/>
          <w:lang w:val="en-AU"/>
        </w:rPr>
        <w:t xml:space="preserve"> Term 3, 4 </w:t>
      </w:r>
      <w:r w:rsidR="00010604">
        <w:rPr>
          <w:rFonts w:asciiTheme="minorHAnsi" w:hAnsiTheme="minorHAnsi" w:cstheme="minorHAnsi"/>
          <w:sz w:val="22"/>
          <w:szCs w:val="22"/>
          <w:lang w:val="en-AU"/>
        </w:rPr>
        <w:t>in</w:t>
      </w:r>
      <w:r>
        <w:rPr>
          <w:rFonts w:asciiTheme="minorHAnsi" w:hAnsiTheme="minorHAnsi" w:cstheme="minorHAnsi"/>
          <w:sz w:val="22"/>
          <w:szCs w:val="22"/>
          <w:lang w:val="en-AU"/>
        </w:rPr>
        <w:t xml:space="preserve"> </w:t>
      </w:r>
      <w:r w:rsidR="00C853D2">
        <w:rPr>
          <w:rFonts w:asciiTheme="minorHAnsi" w:hAnsiTheme="minorHAnsi" w:cstheme="minorHAnsi"/>
          <w:sz w:val="22"/>
          <w:szCs w:val="22"/>
          <w:lang w:val="en-AU"/>
        </w:rPr>
        <w:t xml:space="preserve">the </w:t>
      </w:r>
      <w:r>
        <w:rPr>
          <w:rFonts w:asciiTheme="minorHAnsi" w:hAnsiTheme="minorHAnsi" w:cstheme="minorHAnsi"/>
          <w:sz w:val="22"/>
          <w:szCs w:val="22"/>
          <w:lang w:val="en-AU"/>
        </w:rPr>
        <w:t>Foundation</w:t>
      </w:r>
      <w:r w:rsidR="00C853D2">
        <w:rPr>
          <w:rFonts w:asciiTheme="minorHAnsi" w:hAnsiTheme="minorHAnsi" w:cstheme="minorHAnsi"/>
          <w:sz w:val="22"/>
          <w:szCs w:val="22"/>
          <w:lang w:val="en-AU"/>
        </w:rPr>
        <w:t xml:space="preserve"> year</w:t>
      </w:r>
      <w:r>
        <w:rPr>
          <w:rFonts w:asciiTheme="minorHAnsi" w:hAnsiTheme="minorHAnsi" w:cstheme="minorHAnsi"/>
          <w:sz w:val="22"/>
          <w:szCs w:val="22"/>
          <w:lang w:val="en-AU"/>
        </w:rPr>
        <w:t xml:space="preserve">, when S. </w:t>
      </w:r>
      <w:r w:rsidR="00686A24">
        <w:rPr>
          <w:rFonts w:asciiTheme="minorHAnsi" w:hAnsiTheme="minorHAnsi" w:cstheme="minorHAnsi"/>
          <w:sz w:val="22"/>
          <w:szCs w:val="22"/>
          <w:lang w:val="en-AU"/>
        </w:rPr>
        <w:t xml:space="preserve">have some </w:t>
      </w:r>
      <w:r w:rsidR="00010604">
        <w:rPr>
          <w:rFonts w:asciiTheme="minorHAnsi" w:hAnsiTheme="minorHAnsi" w:cstheme="minorHAnsi"/>
          <w:sz w:val="22"/>
          <w:szCs w:val="22"/>
          <w:lang w:val="en-AU"/>
        </w:rPr>
        <w:t xml:space="preserve">alphabetic knowledge </w:t>
      </w:r>
      <w:r w:rsidR="00795B33">
        <w:rPr>
          <w:rFonts w:asciiTheme="minorHAnsi" w:hAnsiTheme="minorHAnsi" w:cstheme="minorHAnsi"/>
          <w:sz w:val="22"/>
          <w:szCs w:val="22"/>
          <w:lang w:val="en-AU"/>
        </w:rPr>
        <w:t xml:space="preserve">and they would benefit from consolidation.  </w:t>
      </w:r>
      <w:r w:rsidR="00A8743B">
        <w:rPr>
          <w:rFonts w:asciiTheme="minorHAnsi" w:hAnsiTheme="minorHAnsi" w:cstheme="minorHAnsi"/>
          <w:sz w:val="22"/>
          <w:szCs w:val="22"/>
          <w:lang w:val="en-AU"/>
        </w:rPr>
        <w:t>Additionally,</w:t>
      </w:r>
      <w:r w:rsidR="005C7A5D">
        <w:rPr>
          <w:rFonts w:asciiTheme="minorHAnsi" w:hAnsiTheme="minorHAnsi" w:cstheme="minorHAnsi"/>
          <w:sz w:val="22"/>
          <w:szCs w:val="22"/>
          <w:lang w:val="en-AU"/>
        </w:rPr>
        <w:t xml:space="preserve"> it is envisaged</w:t>
      </w:r>
      <w:r w:rsidR="00A8743B">
        <w:rPr>
          <w:rFonts w:asciiTheme="minorHAnsi" w:hAnsiTheme="minorHAnsi" w:cstheme="minorHAnsi"/>
          <w:sz w:val="22"/>
          <w:szCs w:val="22"/>
          <w:lang w:val="en-AU"/>
        </w:rPr>
        <w:t xml:space="preserve"> the integrated English/ music unit </w:t>
      </w:r>
      <w:r w:rsidR="00490FD1">
        <w:rPr>
          <w:rFonts w:asciiTheme="minorHAnsi" w:hAnsiTheme="minorHAnsi" w:cstheme="minorHAnsi"/>
          <w:sz w:val="22"/>
          <w:szCs w:val="22"/>
          <w:lang w:val="en-AU"/>
        </w:rPr>
        <w:t xml:space="preserve">would be implemented alongside existing synthetics phonics programs in the school. </w:t>
      </w:r>
    </w:p>
    <w:p w14:paraId="0F24D9E6" w14:textId="2E9CDB78" w:rsidR="00B32710" w:rsidRPr="003F2A95" w:rsidRDefault="00B32710">
      <w:pPr>
        <w:rPr>
          <w:rFonts w:asciiTheme="minorHAnsi" w:hAnsiTheme="minorHAnsi" w:cstheme="minorHAnsi"/>
          <w:i/>
          <w:iCs/>
          <w:lang w:val="en-AU"/>
        </w:rPr>
      </w:pPr>
      <w:r w:rsidRPr="004C206A">
        <w:rPr>
          <w:rFonts w:asciiTheme="minorHAnsi" w:hAnsiTheme="minorHAnsi" w:cstheme="minorHAnsi"/>
          <w:i/>
          <w:iCs/>
          <w:sz w:val="22"/>
          <w:szCs w:val="22"/>
          <w:lang w:val="en-AU"/>
        </w:rPr>
        <w:t>Deep knowledge and understanding</w:t>
      </w:r>
      <w:r w:rsidR="00C3765C">
        <w:rPr>
          <w:rFonts w:asciiTheme="minorHAnsi" w:hAnsiTheme="minorHAnsi" w:cstheme="minorHAnsi"/>
          <w:i/>
          <w:iCs/>
          <w:sz w:val="22"/>
          <w:szCs w:val="22"/>
          <w:lang w:val="en-AU"/>
        </w:rPr>
        <w:t xml:space="preserve">                                       </w:t>
      </w:r>
      <w:r w:rsidR="00820E9B">
        <w:rPr>
          <w:rFonts w:asciiTheme="minorHAnsi" w:hAnsiTheme="minorHAnsi" w:cstheme="minorHAnsi"/>
          <w:i/>
          <w:iCs/>
          <w:sz w:val="22"/>
          <w:szCs w:val="22"/>
          <w:lang w:val="en-AU"/>
        </w:rPr>
        <w:t xml:space="preserve"> </w:t>
      </w:r>
      <w:r w:rsidR="00C3765C" w:rsidRPr="00820E9B">
        <w:rPr>
          <w:rFonts w:asciiTheme="minorHAnsi" w:hAnsiTheme="minorHAnsi" w:cstheme="minorHAnsi"/>
          <w:color w:val="4472C4" w:themeColor="accent1"/>
          <w:sz w:val="22"/>
          <w:szCs w:val="22"/>
          <w:lang w:val="en-AU"/>
        </w:rPr>
        <w:t xml:space="preserve">NSW </w:t>
      </w:r>
      <w:r w:rsidR="00A86738">
        <w:rPr>
          <w:rFonts w:asciiTheme="minorHAnsi" w:hAnsiTheme="minorHAnsi" w:cstheme="minorHAnsi"/>
          <w:color w:val="4472C4" w:themeColor="accent1"/>
          <w:sz w:val="22"/>
          <w:szCs w:val="22"/>
          <w:lang w:val="en-AU"/>
        </w:rPr>
        <w:t>K-10 (</w:t>
      </w:r>
      <w:proofErr w:type="gramStart"/>
      <w:r w:rsidR="00A86738">
        <w:rPr>
          <w:rFonts w:asciiTheme="minorHAnsi" w:hAnsiTheme="minorHAnsi" w:cstheme="minorHAnsi"/>
          <w:color w:val="4472C4" w:themeColor="accent1"/>
          <w:sz w:val="22"/>
          <w:szCs w:val="22"/>
          <w:lang w:val="en-AU"/>
        </w:rPr>
        <w:t>2022)</w:t>
      </w:r>
      <w:r w:rsidR="00C3765C" w:rsidRPr="00820E9B">
        <w:rPr>
          <w:rFonts w:asciiTheme="minorHAnsi" w:hAnsiTheme="minorHAnsi" w:cstheme="minorHAnsi"/>
          <w:color w:val="4472C4" w:themeColor="accent1"/>
          <w:sz w:val="22"/>
          <w:szCs w:val="22"/>
          <w:lang w:val="en-AU"/>
        </w:rPr>
        <w:t>outcomes</w:t>
      </w:r>
      <w:proofErr w:type="gramEnd"/>
      <w:r w:rsidR="00C3765C" w:rsidRPr="00820E9B">
        <w:rPr>
          <w:rFonts w:asciiTheme="minorHAnsi" w:hAnsiTheme="minorHAnsi" w:cstheme="minorHAnsi"/>
          <w:color w:val="4472C4" w:themeColor="accent1"/>
          <w:sz w:val="22"/>
          <w:szCs w:val="22"/>
          <w:lang w:val="en-AU"/>
        </w:rPr>
        <w:t xml:space="preserve"> </w:t>
      </w:r>
      <w:r w:rsidR="00A34330" w:rsidRPr="00820E9B">
        <w:rPr>
          <w:rFonts w:asciiTheme="minorHAnsi" w:hAnsiTheme="minorHAnsi" w:cstheme="minorHAnsi"/>
          <w:color w:val="4472C4" w:themeColor="accent1"/>
          <w:sz w:val="22"/>
          <w:szCs w:val="22"/>
          <w:lang w:val="en-AU"/>
        </w:rPr>
        <w:t>in blu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57"/>
        <w:gridCol w:w="2765"/>
        <w:gridCol w:w="2768"/>
      </w:tblGrid>
      <w:tr w:rsidR="00725858" w14:paraId="73EF56EA" w14:textId="77777777" w:rsidTr="005976D0">
        <w:tc>
          <w:tcPr>
            <w:tcW w:w="2757" w:type="dxa"/>
            <w:shd w:val="clear" w:color="auto" w:fill="D9E2F3" w:themeFill="accent1" w:themeFillTint="33"/>
          </w:tcPr>
          <w:p w14:paraId="6C07E1C4" w14:textId="5BB3070E" w:rsidR="00725858" w:rsidRPr="00A10750" w:rsidRDefault="00725858" w:rsidP="00725858">
            <w:pPr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A10750">
              <w:rPr>
                <w:rFonts w:asciiTheme="minorHAnsi" w:eastAsia="Calibri" w:hAnsiTheme="minorHAnsi" w:cstheme="minorHAnsi"/>
                <w:b/>
                <w:bCs/>
                <w:lang w:val="en-AU"/>
              </w:rPr>
              <w:t xml:space="preserve">Key </w:t>
            </w:r>
            <w:r w:rsidR="005561EE" w:rsidRPr="00A10750">
              <w:rPr>
                <w:rFonts w:asciiTheme="minorHAnsi" w:eastAsia="Calibri" w:hAnsiTheme="minorHAnsi" w:cstheme="minorHAnsi"/>
                <w:b/>
                <w:bCs/>
                <w:lang w:val="en-AU"/>
              </w:rPr>
              <w:t xml:space="preserve">English </w:t>
            </w:r>
            <w:r w:rsidRPr="00A10750">
              <w:rPr>
                <w:rFonts w:asciiTheme="minorHAnsi" w:eastAsia="Calibri" w:hAnsiTheme="minorHAnsi" w:cstheme="minorHAnsi"/>
                <w:b/>
                <w:bCs/>
                <w:lang w:val="en-AU"/>
              </w:rPr>
              <w:t>concept</w:t>
            </w:r>
          </w:p>
        </w:tc>
        <w:tc>
          <w:tcPr>
            <w:tcW w:w="2765" w:type="dxa"/>
            <w:shd w:val="clear" w:color="auto" w:fill="D9E2F3" w:themeFill="accent1" w:themeFillTint="33"/>
          </w:tcPr>
          <w:p w14:paraId="056D154B" w14:textId="3B3DC86A" w:rsidR="00725858" w:rsidRPr="00A10750" w:rsidRDefault="00725858" w:rsidP="00725858">
            <w:pPr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A10750">
              <w:rPr>
                <w:rFonts w:asciiTheme="minorHAnsi" w:eastAsia="Calibri" w:hAnsiTheme="minorHAnsi" w:cstheme="minorHAnsi"/>
                <w:b/>
                <w:bCs/>
                <w:lang w:val="en-AU"/>
              </w:rPr>
              <w:t>Focus question(</w:t>
            </w:r>
            <w:r w:rsidR="00551775" w:rsidRPr="00A10750">
              <w:rPr>
                <w:rFonts w:asciiTheme="minorHAnsi" w:eastAsia="Calibri" w:hAnsiTheme="minorHAnsi" w:cstheme="minorHAnsi"/>
                <w:b/>
                <w:bCs/>
                <w:lang w:val="en-AU"/>
              </w:rPr>
              <w:t>s</w:t>
            </w:r>
            <w:r w:rsidRPr="00A10750">
              <w:rPr>
                <w:rFonts w:asciiTheme="minorHAnsi" w:eastAsia="Calibri" w:hAnsiTheme="minorHAnsi" w:cstheme="minorHAnsi"/>
                <w:b/>
                <w:bCs/>
                <w:lang w:val="en-AU"/>
              </w:rPr>
              <w:t>)</w:t>
            </w:r>
          </w:p>
        </w:tc>
        <w:tc>
          <w:tcPr>
            <w:tcW w:w="2768" w:type="dxa"/>
            <w:shd w:val="clear" w:color="auto" w:fill="D9E2F3" w:themeFill="accent1" w:themeFillTint="33"/>
          </w:tcPr>
          <w:p w14:paraId="44D67FBD" w14:textId="7D04ABC8" w:rsidR="00725858" w:rsidRPr="00A10750" w:rsidRDefault="00725858" w:rsidP="00725858">
            <w:pPr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A10750">
              <w:rPr>
                <w:rFonts w:asciiTheme="minorHAnsi" w:eastAsia="Calibri" w:hAnsiTheme="minorHAnsi" w:cstheme="minorHAnsi"/>
                <w:b/>
                <w:bCs/>
                <w:lang w:val="en-AU"/>
              </w:rPr>
              <w:t>Curriculum content</w:t>
            </w:r>
          </w:p>
        </w:tc>
      </w:tr>
      <w:tr w:rsidR="00725858" w:rsidRPr="00944773" w14:paraId="3E2A699F" w14:textId="77777777" w:rsidTr="005976D0">
        <w:tc>
          <w:tcPr>
            <w:tcW w:w="2757" w:type="dxa"/>
          </w:tcPr>
          <w:p w14:paraId="3FE6465E" w14:textId="4DC75038" w:rsidR="00725858" w:rsidRPr="00944773" w:rsidRDefault="00725858" w:rsidP="00725858">
            <w:pPr>
              <w:rPr>
                <w:rFonts w:asciiTheme="minorHAnsi" w:hAnsiTheme="minorHAnsi" w:cstheme="minorHAnsi"/>
                <w:sz w:val="22"/>
                <w:szCs w:val="22"/>
                <w:lang w:val="en-AU"/>
              </w:rPr>
            </w:pPr>
            <w:r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character</w:t>
            </w:r>
          </w:p>
        </w:tc>
        <w:tc>
          <w:tcPr>
            <w:tcW w:w="2765" w:type="dxa"/>
          </w:tcPr>
          <w:p w14:paraId="6DE6DB48" w14:textId="0DE6EE9B" w:rsidR="00725858" w:rsidRPr="004C206A" w:rsidRDefault="006A70CA" w:rsidP="00725858">
            <w:pPr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“</w:t>
            </w:r>
            <w:r w:rsidR="00F60F71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Who are the main characters in the text?</w:t>
            </w:r>
            <w:r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”</w:t>
            </w:r>
          </w:p>
          <w:p w14:paraId="70706627" w14:textId="2064DD45" w:rsidR="00E2518A" w:rsidRPr="004C206A" w:rsidRDefault="006A70CA" w:rsidP="00E2518A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“</w:t>
            </w:r>
            <w:r w:rsidR="00E2518A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What are they like? How do you know?</w:t>
            </w:r>
            <w:r w:rsidR="00461213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”</w:t>
            </w:r>
            <w:r w:rsidR="00E2518A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(</w:t>
            </w:r>
            <w:r w:rsidR="00E33BBB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Based</w:t>
            </w:r>
            <w:r w:rsidR="00E2518A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on what they </w:t>
            </w:r>
            <w:r w:rsidR="00E2518A" w:rsidRPr="004C206A">
              <w:rPr>
                <w:rFonts w:ascii="Calibri" w:eastAsia="Calibri" w:hAnsi="Calibri" w:cs="Calibri"/>
                <w:i/>
                <w:iCs/>
                <w:sz w:val="22"/>
                <w:szCs w:val="22"/>
                <w:lang w:val="en-AU"/>
              </w:rPr>
              <w:t>say, think</w:t>
            </w:r>
            <w:r w:rsidR="00E2518A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and </w:t>
            </w:r>
            <w:r w:rsidR="00E2518A" w:rsidRPr="004C206A">
              <w:rPr>
                <w:rFonts w:ascii="Calibri" w:eastAsia="Calibri" w:hAnsi="Calibri" w:cs="Calibri"/>
                <w:i/>
                <w:iCs/>
                <w:sz w:val="22"/>
                <w:szCs w:val="22"/>
                <w:lang w:val="en-AU"/>
              </w:rPr>
              <w:t>do</w:t>
            </w:r>
            <w:r w:rsidR="00551057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in the story</w:t>
            </w:r>
            <w:r w:rsidR="00E2518A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)</w:t>
            </w:r>
          </w:p>
          <w:p w14:paraId="00266BA1" w14:textId="6601CB73" w:rsidR="00E2518A" w:rsidRPr="004C206A" w:rsidRDefault="00E2518A" w:rsidP="00725858">
            <w:pPr>
              <w:rPr>
                <w:rFonts w:asciiTheme="minorHAns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2768" w:type="dxa"/>
          </w:tcPr>
          <w:p w14:paraId="3D77C58D" w14:textId="77777777" w:rsidR="00725858" w:rsidRDefault="00597942" w:rsidP="00725858">
            <w:pPr>
              <w:rPr>
                <w:rFonts w:asciiTheme="minorHAnsi" w:hAnsiTheme="minorHAnsi" w:cstheme="minorHAnsi"/>
                <w:sz w:val="22"/>
                <w:szCs w:val="22"/>
                <w:lang w:val="en-AU"/>
              </w:rPr>
            </w:pPr>
            <w:r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AC9</w:t>
            </w:r>
            <w:r w:rsidR="00C9016A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 xml:space="preserve">EFLE02-respond to stories and share feelings </w:t>
            </w:r>
            <w:r w:rsidR="003D51CA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and thoughts about events and characters.</w:t>
            </w:r>
          </w:p>
          <w:p w14:paraId="5CFBAD0B" w14:textId="10DB1DFD" w:rsidR="007817E9" w:rsidRPr="00944773" w:rsidRDefault="007817E9" w:rsidP="00725858">
            <w:pPr>
              <w:rPr>
                <w:rFonts w:asciiTheme="minorHAnsi" w:hAnsiTheme="minorHAnsi" w:cstheme="minorHAnsi"/>
                <w:sz w:val="22"/>
                <w:szCs w:val="22"/>
                <w:lang w:val="en-AU"/>
              </w:rPr>
            </w:pPr>
            <w:r w:rsidRPr="00266BD7">
              <w:rPr>
                <w:rFonts w:asciiTheme="minorHAnsi" w:hAnsiTheme="minorHAnsi" w:cstheme="minorHAnsi"/>
                <w:color w:val="4472C4" w:themeColor="accent1"/>
                <w:sz w:val="22"/>
                <w:szCs w:val="22"/>
                <w:lang w:val="en-AU"/>
              </w:rPr>
              <w:t>EN</w:t>
            </w:r>
            <w:r w:rsidR="00266BD7" w:rsidRPr="00266BD7">
              <w:rPr>
                <w:rFonts w:asciiTheme="minorHAnsi" w:hAnsiTheme="minorHAnsi" w:cstheme="minorHAnsi"/>
                <w:color w:val="4472C4" w:themeColor="accent1"/>
                <w:sz w:val="22"/>
                <w:szCs w:val="22"/>
                <w:lang w:val="en-AU"/>
              </w:rPr>
              <w:t>E-UARL-01</w:t>
            </w:r>
          </w:p>
        </w:tc>
      </w:tr>
      <w:tr w:rsidR="00725858" w:rsidRPr="00944773" w14:paraId="466068DE" w14:textId="77777777" w:rsidTr="005976D0">
        <w:tc>
          <w:tcPr>
            <w:tcW w:w="2757" w:type="dxa"/>
          </w:tcPr>
          <w:p w14:paraId="7C22CCD4" w14:textId="7A3BF126" w:rsidR="00725858" w:rsidRPr="00944773" w:rsidRDefault="00725858" w:rsidP="00725858">
            <w:pPr>
              <w:rPr>
                <w:rFonts w:asciiTheme="minorHAnsi" w:hAnsiTheme="minorHAnsi" w:cstheme="minorHAnsi"/>
                <w:sz w:val="22"/>
                <w:szCs w:val="22"/>
                <w:lang w:val="en-AU"/>
              </w:rPr>
            </w:pPr>
            <w:r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narrative</w:t>
            </w:r>
          </w:p>
        </w:tc>
        <w:tc>
          <w:tcPr>
            <w:tcW w:w="2765" w:type="dxa"/>
          </w:tcPr>
          <w:p w14:paraId="0C2C4589" w14:textId="5BB7E9B4" w:rsidR="00725858" w:rsidRPr="004C206A" w:rsidRDefault="006A70CA" w:rsidP="00725858">
            <w:pPr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“</w:t>
            </w:r>
            <w:r w:rsidR="00E2518A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Is the story </w:t>
            </w:r>
            <w:r w:rsidR="00E2518A" w:rsidRPr="004C206A">
              <w:rPr>
                <w:rFonts w:ascii="Calibri" w:eastAsia="Calibri" w:hAnsi="Calibri" w:cs="Calibri"/>
                <w:i/>
                <w:iCs/>
                <w:sz w:val="22"/>
                <w:szCs w:val="22"/>
                <w:lang w:val="en-AU"/>
              </w:rPr>
              <w:t>real</w:t>
            </w:r>
            <w:r w:rsidR="00E2518A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or </w:t>
            </w:r>
            <w:r w:rsidR="00E2518A" w:rsidRPr="004C206A">
              <w:rPr>
                <w:rFonts w:ascii="Calibri" w:eastAsia="Calibri" w:hAnsi="Calibri" w:cs="Calibri"/>
                <w:i/>
                <w:iCs/>
                <w:sz w:val="22"/>
                <w:szCs w:val="22"/>
                <w:lang w:val="en-AU"/>
              </w:rPr>
              <w:t>imagined</w:t>
            </w:r>
            <w:r w:rsidR="00E2518A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?</w:t>
            </w:r>
            <w:r w:rsidR="007326DD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How do you know?</w:t>
            </w:r>
            <w:r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”</w:t>
            </w:r>
          </w:p>
          <w:p w14:paraId="1974570A" w14:textId="63F04E30" w:rsidR="007326DD" w:rsidRPr="004C206A" w:rsidRDefault="00E3468B" w:rsidP="007326D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“</w:t>
            </w:r>
            <w:r w:rsidR="007326DD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What happens in the beginning, middle, </w:t>
            </w:r>
            <w:r w:rsidR="00695DB8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and </w:t>
            </w:r>
            <w:r w:rsidR="007326DD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end of the story?</w:t>
            </w:r>
            <w:r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”</w:t>
            </w:r>
            <w:r w:rsidR="007326DD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</w:t>
            </w:r>
          </w:p>
          <w:p w14:paraId="07C8DE75" w14:textId="400AE3C7" w:rsidR="00DC3A52" w:rsidRPr="004C206A" w:rsidRDefault="00DC3A52" w:rsidP="007326D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</w:p>
          <w:p w14:paraId="7CD128C0" w14:textId="7F153752" w:rsidR="00DC3A52" w:rsidRPr="004C206A" w:rsidRDefault="00DC3A52" w:rsidP="007326D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</w:p>
          <w:p w14:paraId="6BF84271" w14:textId="2E19DA6B" w:rsidR="00DC3A52" w:rsidRPr="004C206A" w:rsidRDefault="00DC3A52" w:rsidP="007326D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</w:p>
          <w:p w14:paraId="30DD0DF8" w14:textId="3DA28979" w:rsidR="00DC3A52" w:rsidRPr="004C206A" w:rsidRDefault="00E3468B" w:rsidP="007326D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“</w:t>
            </w:r>
            <w:r w:rsidR="00DC3A52"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What is the story about?</w:t>
            </w:r>
            <w:r w:rsidRPr="004C20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”</w:t>
            </w:r>
          </w:p>
          <w:p w14:paraId="5E18D993" w14:textId="2D0DF993" w:rsidR="007326DD" w:rsidRPr="004C206A" w:rsidRDefault="007326DD" w:rsidP="00725858">
            <w:pPr>
              <w:rPr>
                <w:rFonts w:asciiTheme="minorHAns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2768" w:type="dxa"/>
          </w:tcPr>
          <w:p w14:paraId="7AC76638" w14:textId="5D3F4BA9" w:rsidR="00CF144A" w:rsidRDefault="00B94202" w:rsidP="00725858">
            <w:pPr>
              <w:rPr>
                <w:rFonts w:asciiTheme="minorHAns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AC9</w:t>
            </w:r>
            <w:r w:rsidR="007B0D8E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 xml:space="preserve">EFLA07-explore the contribution of </w:t>
            </w:r>
            <w:r w:rsidR="00F00962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images and words to meaning in stories and information texts</w:t>
            </w:r>
            <w:r w:rsidR="00732779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.</w:t>
            </w:r>
            <w:r w:rsidR="00B15134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 xml:space="preserve">   </w:t>
            </w:r>
            <w:r w:rsidR="00CF144A" w:rsidRPr="00266BD7">
              <w:rPr>
                <w:rFonts w:asciiTheme="minorHAnsi" w:hAnsiTheme="minorHAnsi" w:cstheme="minorHAnsi"/>
                <w:color w:val="4472C4" w:themeColor="accent1"/>
                <w:sz w:val="22"/>
                <w:szCs w:val="22"/>
                <w:lang w:val="en-AU"/>
              </w:rPr>
              <w:t>ENE-UARL-01</w:t>
            </w:r>
          </w:p>
          <w:p w14:paraId="766CDFDA" w14:textId="506929E3" w:rsidR="006D1E94" w:rsidRPr="00944773" w:rsidRDefault="006A64CB" w:rsidP="00725858">
            <w:pPr>
              <w:rPr>
                <w:rFonts w:asciiTheme="minorHAnsi" w:hAnsiTheme="minorHAnsi" w:cstheme="minorHAnsi"/>
                <w:sz w:val="22"/>
                <w:szCs w:val="22"/>
                <w:lang w:val="en-AU"/>
              </w:rPr>
            </w:pPr>
            <w:r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 xml:space="preserve">AC9EFLE01-share ideas about stories, </w:t>
            </w:r>
            <w:r w:rsidR="002F2892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poems,</w:t>
            </w:r>
            <w:r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 xml:space="preserve"> and images in literature</w:t>
            </w:r>
            <w:r w:rsidR="00813E2C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…</w:t>
            </w:r>
            <w:r w:rsidR="00CA3119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B15134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 xml:space="preserve">    </w:t>
            </w:r>
            <w:r w:rsidR="00CA3119" w:rsidRPr="00266BD7">
              <w:rPr>
                <w:rFonts w:asciiTheme="minorHAnsi" w:hAnsiTheme="minorHAnsi" w:cstheme="minorHAnsi"/>
                <w:color w:val="4472C4" w:themeColor="accent1"/>
                <w:sz w:val="22"/>
                <w:szCs w:val="22"/>
                <w:lang w:val="en-AU"/>
              </w:rPr>
              <w:t>ENE-UARL-01</w:t>
            </w:r>
          </w:p>
          <w:p w14:paraId="7A5FC047" w14:textId="130A655C" w:rsidR="00134DD0" w:rsidRPr="00944773" w:rsidRDefault="00623C58" w:rsidP="00725858">
            <w:pPr>
              <w:rPr>
                <w:rFonts w:asciiTheme="minorHAnsi" w:hAnsiTheme="minorHAnsi" w:cstheme="minorHAnsi"/>
                <w:sz w:val="22"/>
                <w:szCs w:val="22"/>
                <w:lang w:val="en-AU"/>
              </w:rPr>
            </w:pPr>
            <w:r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AC9</w:t>
            </w:r>
            <w:r w:rsidR="009E608B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EFLE05</w:t>
            </w:r>
            <w:r w:rsidR="00820967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-retell</w:t>
            </w:r>
            <w:r w:rsidR="00A937AD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 xml:space="preserve"> and adapt familiar literary texts</w:t>
            </w:r>
            <w:r w:rsidR="007E39EA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A937AD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 xml:space="preserve">through play, performance, </w:t>
            </w:r>
            <w:r w:rsidR="002F2892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images,</w:t>
            </w:r>
            <w:r w:rsidR="00A937AD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 xml:space="preserve"> or writing</w:t>
            </w:r>
            <w:r w:rsidR="007E39EA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.</w:t>
            </w:r>
            <w:r w:rsidR="00B15134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 xml:space="preserve">          </w:t>
            </w:r>
            <w:r w:rsidR="00B15134" w:rsidRPr="00266BD7">
              <w:rPr>
                <w:rFonts w:asciiTheme="minorHAnsi" w:hAnsiTheme="minorHAnsi" w:cstheme="minorHAnsi"/>
                <w:color w:val="4472C4" w:themeColor="accent1"/>
                <w:sz w:val="22"/>
                <w:szCs w:val="22"/>
                <w:lang w:val="en-AU"/>
              </w:rPr>
              <w:t>ENE-UARL-01</w:t>
            </w:r>
          </w:p>
        </w:tc>
      </w:tr>
      <w:tr w:rsidR="00725858" w:rsidRPr="00944773" w14:paraId="737DF99B" w14:textId="77777777" w:rsidTr="005976D0">
        <w:tc>
          <w:tcPr>
            <w:tcW w:w="2757" w:type="dxa"/>
          </w:tcPr>
          <w:p w14:paraId="7BA3D6E6" w14:textId="718F7C97" w:rsidR="00725858" w:rsidRPr="00944773" w:rsidRDefault="00725858" w:rsidP="00725858">
            <w:pPr>
              <w:rPr>
                <w:rFonts w:asciiTheme="minorHAnsi" w:hAnsiTheme="minorHAnsi" w:cstheme="minorHAnsi"/>
                <w:sz w:val="22"/>
                <w:szCs w:val="22"/>
                <w:lang w:val="en-AU"/>
              </w:rPr>
            </w:pPr>
            <w:r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code and convention</w:t>
            </w:r>
          </w:p>
        </w:tc>
        <w:tc>
          <w:tcPr>
            <w:tcW w:w="2765" w:type="dxa"/>
          </w:tcPr>
          <w:p w14:paraId="085F0C60" w14:textId="5E73233E" w:rsidR="00725858" w:rsidRPr="00944773" w:rsidRDefault="00461213" w:rsidP="00725858">
            <w:pPr>
              <w:rPr>
                <w:rFonts w:asciiTheme="minorHAnsi" w:hAnsiTheme="minorHAnsi" w:cstheme="minorHAnsi"/>
                <w:sz w:val="22"/>
                <w:szCs w:val="22"/>
                <w:lang w:val="en-AU"/>
              </w:rPr>
            </w:pPr>
            <w:r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“</w:t>
            </w:r>
            <w:r w:rsidR="00217765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 xml:space="preserve">What phonemes and </w:t>
            </w:r>
            <w:r w:rsidR="003F3C9D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graphemes</w:t>
            </w:r>
            <w:r w:rsidR="00217765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 xml:space="preserve"> help us to read </w:t>
            </w:r>
            <w:r w:rsidR="00217765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lastRenderedPageBreak/>
              <w:t xml:space="preserve">and write </w:t>
            </w:r>
            <w:r w:rsidR="003F3C9D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words in the text?</w:t>
            </w:r>
            <w:r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”</w:t>
            </w:r>
          </w:p>
          <w:p w14:paraId="1EAB2CD3" w14:textId="77777777" w:rsidR="00B679BA" w:rsidRDefault="00461213" w:rsidP="00B679BA">
            <w:pPr>
              <w:rPr>
                <w:rFonts w:asciiTheme="minorHAnsi" w:hAnsiTheme="minorHAnsi" w:cstheme="minorHAnsi"/>
                <w:sz w:val="22"/>
                <w:szCs w:val="22"/>
                <w:lang w:val="en-AU"/>
              </w:rPr>
            </w:pPr>
            <w:r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“</w:t>
            </w:r>
            <w:r w:rsidR="00E655DB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What punctuation marks help us to make meaning in the text?</w:t>
            </w:r>
            <w:r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”</w:t>
            </w:r>
          </w:p>
          <w:p w14:paraId="577835FB" w14:textId="19D1BF78" w:rsidR="00551057" w:rsidRPr="00944773" w:rsidRDefault="00461213" w:rsidP="00B679BA">
            <w:pPr>
              <w:rPr>
                <w:rFonts w:asciiTheme="minorHAnsi" w:hAnsiTheme="minorHAnsi" w:cstheme="minorHAnsi"/>
                <w:sz w:val="22"/>
                <w:szCs w:val="22"/>
                <w:lang w:val="en-AU"/>
              </w:rPr>
            </w:pPr>
            <w:r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“</w:t>
            </w:r>
            <w:r w:rsidR="00551057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How is the text organised?</w:t>
            </w:r>
            <w:r w:rsidR="00064BFA" w:rsidRPr="00944773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”</w:t>
            </w:r>
          </w:p>
        </w:tc>
        <w:tc>
          <w:tcPr>
            <w:tcW w:w="2768" w:type="dxa"/>
          </w:tcPr>
          <w:p w14:paraId="014A8366" w14:textId="447D5E1D" w:rsidR="00725858" w:rsidRPr="00944773" w:rsidRDefault="00DE690B" w:rsidP="00725858">
            <w:pPr>
              <w:rPr>
                <w:rFonts w:ascii="Calibri" w:hAnsi="Calibri" w:cs="Calibri"/>
                <w:sz w:val="22"/>
                <w:szCs w:val="22"/>
                <w:lang w:val="en-AU"/>
              </w:rPr>
            </w:pPr>
            <w:r w:rsidRPr="00944773">
              <w:rPr>
                <w:rFonts w:ascii="Calibri" w:hAnsi="Calibri" w:cs="Calibri"/>
                <w:sz w:val="22"/>
                <w:szCs w:val="22"/>
                <w:lang w:val="en-AU"/>
              </w:rPr>
              <w:lastRenderedPageBreak/>
              <w:t>AC9EFLA04- understand conventions of print and screen, including how boo</w:t>
            </w:r>
            <w:r w:rsidR="007A0507" w:rsidRPr="00944773">
              <w:rPr>
                <w:rFonts w:ascii="Calibri" w:hAnsi="Calibri" w:cs="Calibri"/>
                <w:sz w:val="22"/>
                <w:szCs w:val="22"/>
                <w:lang w:val="en-AU"/>
              </w:rPr>
              <w:t>k</w:t>
            </w:r>
            <w:r w:rsidRPr="00944773">
              <w:rPr>
                <w:rFonts w:ascii="Calibri" w:hAnsi="Calibri" w:cs="Calibri"/>
                <w:sz w:val="22"/>
                <w:szCs w:val="22"/>
                <w:lang w:val="en-AU"/>
              </w:rPr>
              <w:t xml:space="preserve">s </w:t>
            </w:r>
            <w:r w:rsidRPr="00944773">
              <w:rPr>
                <w:rFonts w:ascii="Calibri" w:hAnsi="Calibri" w:cs="Calibri"/>
                <w:sz w:val="22"/>
                <w:szCs w:val="22"/>
                <w:lang w:val="en-AU"/>
              </w:rPr>
              <w:lastRenderedPageBreak/>
              <w:t>and digital texts are usually organised.</w:t>
            </w:r>
            <w:r w:rsidR="00777DA0">
              <w:rPr>
                <w:rFonts w:ascii="Calibri" w:hAnsi="Calibri" w:cs="Calibri"/>
                <w:sz w:val="22"/>
                <w:szCs w:val="22"/>
                <w:lang w:val="en-AU"/>
              </w:rPr>
              <w:t xml:space="preserve"> </w:t>
            </w:r>
            <w:r w:rsidR="00777DA0" w:rsidRPr="002602E3">
              <w:rPr>
                <w:rFonts w:ascii="Calibri" w:hAnsi="Calibri" w:cs="Calibri"/>
                <w:color w:val="4472C4" w:themeColor="accent1"/>
                <w:sz w:val="22"/>
                <w:szCs w:val="22"/>
                <w:lang w:val="en-AU"/>
              </w:rPr>
              <w:t>ENE</w:t>
            </w:r>
            <w:r w:rsidR="002602E3" w:rsidRPr="002602E3">
              <w:rPr>
                <w:rFonts w:ascii="Calibri" w:hAnsi="Calibri" w:cs="Calibri"/>
                <w:color w:val="4472C4" w:themeColor="accent1"/>
                <w:sz w:val="22"/>
                <w:szCs w:val="22"/>
                <w:lang w:val="en-AU"/>
              </w:rPr>
              <w:t>-PRINR-01</w:t>
            </w:r>
          </w:p>
          <w:p w14:paraId="39BBC4E9" w14:textId="007EABEA" w:rsidR="00B87201" w:rsidRPr="00944773" w:rsidRDefault="00C41815" w:rsidP="00725858">
            <w:pPr>
              <w:rPr>
                <w:rFonts w:asciiTheme="minorHAnsi" w:hAnsiTheme="minorHAnsi" w:cstheme="minorHAnsi"/>
                <w:sz w:val="22"/>
                <w:szCs w:val="22"/>
                <w:lang w:val="en-AU"/>
              </w:rPr>
            </w:pPr>
            <w:r w:rsidRPr="00944773">
              <w:rPr>
                <w:rFonts w:ascii="Calibri" w:hAnsi="Calibri" w:cs="Calibri"/>
                <w:sz w:val="22"/>
                <w:szCs w:val="22"/>
                <w:lang w:val="en-AU"/>
              </w:rPr>
              <w:t xml:space="preserve">AC9EFLA09-Identify punctuation </w:t>
            </w:r>
            <w:r w:rsidR="0088384D" w:rsidRPr="00944773">
              <w:rPr>
                <w:rFonts w:ascii="Calibri" w:hAnsi="Calibri" w:cs="Calibri"/>
                <w:sz w:val="22"/>
                <w:szCs w:val="22"/>
                <w:lang w:val="en-AU"/>
              </w:rPr>
              <w:t>as a feature of written texts</w:t>
            </w:r>
            <w:r w:rsidR="000633E8" w:rsidRPr="00944773">
              <w:rPr>
                <w:rFonts w:ascii="Calibri" w:hAnsi="Calibri" w:cs="Calibri"/>
                <w:sz w:val="22"/>
                <w:szCs w:val="22"/>
                <w:lang w:val="en-AU"/>
              </w:rPr>
              <w:t xml:space="preserve"> different from letters</w:t>
            </w:r>
            <w:r w:rsidR="00E65B57" w:rsidRPr="00944773">
              <w:rPr>
                <w:rFonts w:ascii="Calibri" w:hAnsi="Calibri" w:cs="Calibri"/>
                <w:sz w:val="22"/>
                <w:szCs w:val="22"/>
                <w:lang w:val="en-AU"/>
              </w:rPr>
              <w:t>…</w:t>
            </w:r>
            <w:r w:rsidR="000633E8" w:rsidRPr="00944773">
              <w:rPr>
                <w:rFonts w:ascii="Calibri" w:hAnsi="Calibri" w:cs="Calibri"/>
                <w:sz w:val="22"/>
                <w:szCs w:val="22"/>
                <w:lang w:val="en-AU"/>
              </w:rPr>
              <w:t xml:space="preserve"> </w:t>
            </w:r>
            <w:r w:rsidR="003D3D49" w:rsidRPr="0052328E">
              <w:rPr>
                <w:rFonts w:ascii="Calibri" w:hAnsi="Calibri" w:cs="Calibri"/>
                <w:color w:val="4472C4" w:themeColor="accent1"/>
                <w:sz w:val="22"/>
                <w:szCs w:val="22"/>
                <w:lang w:val="en-AU"/>
              </w:rPr>
              <w:t>EN1</w:t>
            </w:r>
            <w:r w:rsidR="0052328E" w:rsidRPr="0052328E">
              <w:rPr>
                <w:rFonts w:ascii="Calibri" w:hAnsi="Calibri" w:cs="Calibri"/>
                <w:color w:val="4472C4" w:themeColor="accent1"/>
                <w:sz w:val="22"/>
                <w:szCs w:val="22"/>
                <w:lang w:val="en-AU"/>
              </w:rPr>
              <w:t>-CWT-01</w:t>
            </w:r>
          </w:p>
        </w:tc>
      </w:tr>
    </w:tbl>
    <w:p w14:paraId="4B473B20" w14:textId="77777777" w:rsidR="00801ED6" w:rsidRPr="00944773" w:rsidRDefault="00801ED6">
      <w:pPr>
        <w:rPr>
          <w:rFonts w:asciiTheme="minorHAnsi" w:hAnsiTheme="minorHAnsi" w:cstheme="minorHAnsi"/>
          <w:sz w:val="22"/>
          <w:szCs w:val="22"/>
          <w:lang w:val="en-AU"/>
        </w:rPr>
      </w:pPr>
    </w:p>
    <w:p w14:paraId="10C0C303" w14:textId="77777777" w:rsidR="000F0CCD" w:rsidRPr="00614373" w:rsidRDefault="000F0CCD">
      <w:pPr>
        <w:rPr>
          <w:rFonts w:asciiTheme="minorHAnsi" w:hAnsiTheme="minorHAnsi" w:cstheme="minorHAnsi"/>
          <w:i/>
          <w:iCs/>
          <w:sz w:val="22"/>
          <w:szCs w:val="22"/>
          <w:lang w:val="en-AU"/>
        </w:rPr>
      </w:pPr>
      <w:r w:rsidRPr="00614373">
        <w:rPr>
          <w:rFonts w:asciiTheme="minorHAnsi" w:hAnsiTheme="minorHAnsi" w:cstheme="minorHAnsi"/>
          <w:i/>
          <w:iCs/>
          <w:sz w:val="22"/>
          <w:szCs w:val="22"/>
          <w:lang w:val="en-AU"/>
        </w:rPr>
        <w:t xml:space="preserve">Other significant learning 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4106"/>
        <w:gridCol w:w="3969"/>
      </w:tblGrid>
      <w:tr w:rsidR="00191680" w:rsidRPr="00F940D4" w14:paraId="20D66774" w14:textId="77777777" w:rsidTr="005643D7">
        <w:tc>
          <w:tcPr>
            <w:tcW w:w="4106" w:type="dxa"/>
            <w:shd w:val="clear" w:color="auto" w:fill="E7E6E6" w:themeFill="background2"/>
          </w:tcPr>
          <w:p w14:paraId="4E05F21A" w14:textId="77777777" w:rsidR="00191680" w:rsidRPr="004C206A" w:rsidRDefault="00191680" w:rsidP="000F0CCD">
            <w:pPr>
              <w:spacing w:after="0"/>
              <w:rPr>
                <w:rFonts w:asciiTheme="minorHAnsi" w:eastAsia="Calibri" w:hAnsiTheme="minorHAnsi" w:cstheme="minorHAnsi"/>
                <w:b/>
                <w:bCs/>
                <w:sz w:val="22"/>
                <w:szCs w:val="22"/>
                <w:lang w:val="en-AU"/>
              </w:rPr>
            </w:pPr>
            <w:r w:rsidRPr="004C206A">
              <w:rPr>
                <w:rFonts w:asciiTheme="minorHAnsi" w:eastAsia="Calibri" w:hAnsiTheme="minorHAnsi" w:cstheme="minorHAnsi"/>
                <w:b/>
                <w:bCs/>
                <w:sz w:val="22"/>
                <w:szCs w:val="22"/>
                <w:lang w:val="en-AU"/>
              </w:rPr>
              <w:t xml:space="preserve">Other knowledge, understanding and skills, </w:t>
            </w:r>
            <w:proofErr w:type="gramStart"/>
            <w:r w:rsidRPr="004C206A">
              <w:rPr>
                <w:rFonts w:asciiTheme="minorHAnsi" w:eastAsia="Calibri" w:hAnsiTheme="minorHAnsi" w:cstheme="minorHAnsi"/>
                <w:b/>
                <w:bCs/>
                <w:sz w:val="22"/>
                <w:szCs w:val="22"/>
                <w:lang w:val="en-AU"/>
              </w:rPr>
              <w:t>attitudes</w:t>
            </w:r>
            <w:proofErr w:type="gramEnd"/>
            <w:r w:rsidRPr="004C206A">
              <w:rPr>
                <w:rFonts w:asciiTheme="minorHAnsi" w:eastAsia="Calibri" w:hAnsiTheme="minorHAnsi" w:cstheme="minorHAnsi"/>
                <w:b/>
                <w:bCs/>
                <w:sz w:val="22"/>
                <w:szCs w:val="22"/>
                <w:lang w:val="en-AU"/>
              </w:rPr>
              <w:t xml:space="preserve"> and values</w:t>
            </w:r>
          </w:p>
        </w:tc>
        <w:tc>
          <w:tcPr>
            <w:tcW w:w="3969" w:type="dxa"/>
            <w:shd w:val="clear" w:color="auto" w:fill="E7E6E6" w:themeFill="background2"/>
          </w:tcPr>
          <w:p w14:paraId="5525A922" w14:textId="3DC0022B" w:rsidR="00191680" w:rsidRPr="004C206A" w:rsidRDefault="00191680" w:rsidP="000F0CCD">
            <w:pPr>
              <w:spacing w:after="0"/>
              <w:rPr>
                <w:rFonts w:asciiTheme="minorHAnsi" w:eastAsia="Calibri" w:hAnsiTheme="minorHAnsi" w:cstheme="minorHAnsi"/>
                <w:b/>
                <w:bCs/>
                <w:sz w:val="22"/>
                <w:szCs w:val="22"/>
                <w:lang w:val="en-AU"/>
              </w:rPr>
            </w:pPr>
            <w:r w:rsidRPr="004C206A">
              <w:rPr>
                <w:rFonts w:asciiTheme="minorHAnsi" w:eastAsia="Calibri" w:hAnsiTheme="minorHAnsi" w:cstheme="minorHAnsi"/>
                <w:b/>
                <w:bCs/>
                <w:sz w:val="22"/>
                <w:szCs w:val="22"/>
                <w:lang w:val="en-AU"/>
              </w:rPr>
              <w:t>Curriculum content</w:t>
            </w:r>
          </w:p>
        </w:tc>
      </w:tr>
      <w:tr w:rsidR="00191680" w:rsidRPr="00F940D4" w14:paraId="5430BC5E" w14:textId="77777777" w:rsidTr="005643D7">
        <w:tc>
          <w:tcPr>
            <w:tcW w:w="4106" w:type="dxa"/>
          </w:tcPr>
          <w:p w14:paraId="58BCF19F" w14:textId="4BD5FF26" w:rsidR="00191680" w:rsidRPr="00614373" w:rsidRDefault="00FE56AB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I</w:t>
            </w:r>
            <w:r w:rsidR="00191680"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dentifying and producing rhyme and rhythm in texts. </w:t>
            </w:r>
          </w:p>
          <w:p w14:paraId="0E09CBC4" w14:textId="55C33958" w:rsidR="00191680" w:rsidRPr="00614373" w:rsidRDefault="0019168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lliteration, syllables.</w:t>
            </w:r>
          </w:p>
          <w:p w14:paraId="6FD878CA" w14:textId="696474A0" w:rsidR="00191680" w:rsidRPr="00614373" w:rsidRDefault="00E11F4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191680"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Read and write unknown words by using phonic decoding and knowledge of high frequency words, identifying initial, end and medial phonemes in words. </w:t>
            </w:r>
          </w:p>
          <w:p w14:paraId="342BF4B0" w14:textId="1AE018BB" w:rsidR="00191680" w:rsidRPr="00614373" w:rsidRDefault="00E11F4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191680"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etelling and sequencing events in stories, predicting what might happen next; using picture cues to retell stories.</w:t>
            </w:r>
          </w:p>
          <w:p w14:paraId="455113CE" w14:textId="53E127CC" w:rsidR="00191680" w:rsidRPr="00614373" w:rsidRDefault="00E11F4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191680"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Understand that words are made up of meaningful parts. </w:t>
            </w:r>
          </w:p>
          <w:p w14:paraId="638E338E" w14:textId="129AD2DB" w:rsidR="00191680" w:rsidRPr="00614373" w:rsidRDefault="0019168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Exploring how voice can communicate emotions</w:t>
            </w:r>
          </w:p>
          <w:p w14:paraId="5897DF71" w14:textId="6BC99D76" w:rsidR="00191680" w:rsidRPr="00614373" w:rsidRDefault="0019168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Singing songs that help teach content or concepts</w:t>
            </w:r>
          </w:p>
          <w:p w14:paraId="0EA2C2A3" w14:textId="768C9660" w:rsidR="00191680" w:rsidRPr="00614373" w:rsidRDefault="0019168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Exploring how illustrations/ images in texts help to convey narrative and character/ setting/ mood.</w:t>
            </w:r>
          </w:p>
          <w:p w14:paraId="615CC3C6" w14:textId="5219FC31" w:rsidR="00191680" w:rsidRPr="00614373" w:rsidRDefault="0019168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Playing games to develop subject- specific practices such as pitch, beat, and or rhythm recognition. </w:t>
            </w:r>
          </w:p>
          <w:p w14:paraId="34A53D8D" w14:textId="77777777" w:rsidR="00191680" w:rsidRPr="00614373" w:rsidRDefault="00191680" w:rsidP="00E11F4F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3969" w:type="dxa"/>
          </w:tcPr>
          <w:p w14:paraId="4A872796" w14:textId="67B02F62" w:rsidR="00C26FB1" w:rsidRDefault="0019168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C9EFLE04-explore and replicate the rhythms and sound patterns of literary texts e.g., poems, rhymes, and songs; </w:t>
            </w:r>
            <w:r w:rsidR="00927638" w:rsidRPr="00EB7986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MUES</w:t>
            </w:r>
            <w:r w:rsidR="00EB7986" w:rsidRPr="00EB7986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1.1</w:t>
            </w:r>
          </w:p>
          <w:p w14:paraId="0E6F54D1" w14:textId="377183DC" w:rsidR="00191680" w:rsidRPr="00614373" w:rsidRDefault="0019168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C9EFLY09-rhyme, alliteration, syllables. </w:t>
            </w:r>
          </w:p>
          <w:p w14:paraId="2B8BB1B7" w14:textId="4F67AE47" w:rsidR="00606F87" w:rsidRDefault="00191680" w:rsidP="00606F87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EFLY04-</w:t>
            </w:r>
            <w:r w:rsidRPr="00614373">
              <w:rPr>
                <w:rFonts w:ascii="Calibri" w:eastAsia="Calibri" w:hAnsi="Calibri" w:cs="Calibri"/>
                <w:sz w:val="22"/>
                <w:szCs w:val="22"/>
                <w:lang w:val="en-AU"/>
              </w:rPr>
              <w:t>Read texts using developing phonic knowledge, monitor meaning using context and emerging grammatical knowledge;</w:t>
            </w:r>
            <w:r w:rsidR="00606F87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</w:t>
            </w:r>
            <w:r w:rsidR="00606F87" w:rsidRPr="00733622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REFLU-</w:t>
            </w:r>
            <w:proofErr w:type="gramStart"/>
            <w:r w:rsidR="00606F87" w:rsidRPr="00733622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01</w:t>
            </w:r>
            <w:r w:rsidR="00DF50A9" w:rsidRPr="00733622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,</w:t>
            </w:r>
            <w:r w:rsidR="00640392" w:rsidRPr="00733622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 xml:space="preserve"> </w:t>
            </w:r>
            <w:r w:rsidR="00733622" w:rsidRPr="00733622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 xml:space="preserve">  </w:t>
            </w:r>
            <w:proofErr w:type="gramEnd"/>
            <w:r w:rsidR="00733622" w:rsidRPr="00733622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 xml:space="preserve">                </w:t>
            </w:r>
            <w:r w:rsidR="00640392" w:rsidRPr="00733622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PHOKW-01</w:t>
            </w:r>
            <w:r w:rsidR="004A597D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,</w:t>
            </w:r>
            <w:r w:rsidR="00733622" w:rsidRPr="00733622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 xml:space="preserve"> </w:t>
            </w:r>
            <w:r w:rsidR="00DF50A9" w:rsidRPr="00733622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RECOM-01</w:t>
            </w:r>
            <w:r w:rsidR="00606F87" w:rsidRPr="00733622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 xml:space="preserve">          </w:t>
            </w:r>
          </w:p>
          <w:p w14:paraId="15BEF4AA" w14:textId="6F809528" w:rsidR="00191680" w:rsidRPr="00614373" w:rsidRDefault="00191680" w:rsidP="000C3FBE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614373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AC9EFLY10-encoding and decoding words; AC9EFLY12-read and write C-V-C words; AC9EFLY13- use phonic knowledge to spell words.</w:t>
            </w:r>
            <w:r w:rsidR="004A597D" w:rsidRPr="00733622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 xml:space="preserve"> ENE-PHOKW-01</w:t>
            </w:r>
            <w:r w:rsidRPr="00614373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</w:t>
            </w:r>
          </w:p>
          <w:p w14:paraId="5676EA72" w14:textId="507DD306" w:rsidR="00191680" w:rsidRPr="00614373" w:rsidRDefault="0019168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C9EFLY05-use comprehension strategies … to understand and discuss texts listened to, viewed, or read independently. </w:t>
            </w:r>
            <w:r w:rsidR="00927DB5" w:rsidRPr="00733622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 xml:space="preserve">ENE-RECOM-01          </w:t>
            </w:r>
          </w:p>
          <w:p w14:paraId="1C03C518" w14:textId="56DCDA09" w:rsidR="00191680" w:rsidRDefault="0019168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EFLY15-understand words are comprised of units of meaning</w:t>
            </w:r>
            <w:r w:rsidR="006A59E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          </w:t>
            </w:r>
            <w:r w:rsidR="006A59E4" w:rsidRPr="006A59E4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SPELL-01</w:t>
            </w:r>
          </w:p>
          <w:p w14:paraId="5AC715F6" w14:textId="77777777" w:rsidR="00191680" w:rsidRDefault="0019168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C9AMUFE01-explore how and why the arts are important for people and </w:t>
            </w:r>
            <w:proofErr w:type="gramStart"/>
            <w:r w:rsidRPr="006143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ommunities</w:t>
            </w:r>
            <w:proofErr w:type="gramEnd"/>
          </w:p>
          <w:p w14:paraId="10FE8B97" w14:textId="77777777" w:rsidR="003E32AD" w:rsidRDefault="003E32A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AMUFD</w:t>
            </w:r>
            <w:r w:rsidR="00871BE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01-play games to develop subject specific practices such as pitch, beat and or rhythm </w:t>
            </w:r>
            <w:proofErr w:type="gramStart"/>
            <w:r w:rsidR="00871BE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tivities</w:t>
            </w:r>
            <w:proofErr w:type="gramEnd"/>
          </w:p>
          <w:p w14:paraId="77A0596C" w14:textId="144E6598" w:rsidR="00DB1C23" w:rsidRDefault="00DB1C2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AMUFC01</w:t>
            </w:r>
            <w:r w:rsidR="00A631E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extending and varying known songs, </w:t>
            </w:r>
            <w:r w:rsidR="000754C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hants,</w:t>
            </w:r>
            <w:r w:rsidR="00A631E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or </w:t>
            </w:r>
            <w:proofErr w:type="gramStart"/>
            <w:r w:rsidR="00A631E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hymes</w:t>
            </w:r>
            <w:proofErr w:type="gramEnd"/>
          </w:p>
          <w:p w14:paraId="423707BD" w14:textId="64B7B5B6" w:rsidR="00F30636" w:rsidRPr="00614373" w:rsidRDefault="00F3063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AMUFP01</w:t>
            </w:r>
            <w:r w:rsidR="00DB094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performing songs, chants/ raps. Sharing their </w:t>
            </w:r>
            <w:r w:rsidR="000754C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work with peers. </w:t>
            </w:r>
            <w:r w:rsidR="002750A8" w:rsidRPr="002750A8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MUES1.1</w:t>
            </w:r>
          </w:p>
        </w:tc>
      </w:tr>
    </w:tbl>
    <w:p w14:paraId="6CB752C3" w14:textId="77777777" w:rsidR="000F0CCD" w:rsidRPr="00F940D4" w:rsidRDefault="000F0CCD">
      <w:pPr>
        <w:rPr>
          <w:rFonts w:asciiTheme="minorHAnsi" w:hAnsiTheme="minorHAnsi" w:cstheme="minorHAnsi"/>
          <w:lang w:val="en-AU"/>
        </w:rPr>
      </w:pPr>
    </w:p>
    <w:p w14:paraId="6CD29465" w14:textId="77777777" w:rsidR="00850AC8" w:rsidRDefault="00850AC8">
      <w:pPr>
        <w:rPr>
          <w:rFonts w:asciiTheme="minorHAnsi" w:hAnsiTheme="minorHAnsi" w:cstheme="minorHAnsi"/>
          <w:b/>
          <w:bCs/>
          <w:sz w:val="22"/>
          <w:szCs w:val="22"/>
          <w:highlight w:val="cyan"/>
          <w:lang w:val="en-AU"/>
        </w:rPr>
      </w:pPr>
    </w:p>
    <w:p w14:paraId="7150A783" w14:textId="77777777" w:rsidR="00850AC8" w:rsidRDefault="00850AC8">
      <w:pPr>
        <w:rPr>
          <w:rFonts w:asciiTheme="minorHAnsi" w:hAnsiTheme="minorHAnsi" w:cstheme="minorHAnsi"/>
          <w:b/>
          <w:bCs/>
          <w:sz w:val="22"/>
          <w:szCs w:val="22"/>
          <w:highlight w:val="cyan"/>
          <w:lang w:val="en-AU"/>
        </w:rPr>
      </w:pPr>
    </w:p>
    <w:p w14:paraId="4FEF0344" w14:textId="18092669" w:rsidR="000F0CCD" w:rsidRPr="00614373" w:rsidRDefault="000F0CCD">
      <w:pPr>
        <w:rPr>
          <w:rFonts w:asciiTheme="minorHAnsi" w:hAnsiTheme="minorHAnsi" w:cstheme="minorHAnsi"/>
          <w:b/>
          <w:bCs/>
          <w:sz w:val="22"/>
          <w:szCs w:val="22"/>
          <w:lang w:val="en-AU"/>
        </w:rPr>
      </w:pPr>
      <w:r w:rsidRPr="004C206A">
        <w:rPr>
          <w:rFonts w:asciiTheme="minorHAnsi" w:hAnsiTheme="minorHAnsi" w:cstheme="minorHAnsi"/>
          <w:b/>
          <w:bCs/>
          <w:sz w:val="22"/>
          <w:szCs w:val="22"/>
          <w:lang w:val="en-AU"/>
        </w:rPr>
        <w:t>Assessment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8170"/>
      </w:tblGrid>
      <w:tr w:rsidR="000F0CCD" w:rsidRPr="00F940D4" w14:paraId="160A5E32" w14:textId="77777777" w:rsidTr="00172383">
        <w:trPr>
          <w:trHeight w:val="2229"/>
        </w:trPr>
        <w:tc>
          <w:tcPr>
            <w:tcW w:w="8170" w:type="dxa"/>
          </w:tcPr>
          <w:p w14:paraId="59ED9D86" w14:textId="77777777" w:rsidR="000155F1" w:rsidRPr="00766E61" w:rsidRDefault="000155F1" w:rsidP="000F0CCD">
            <w:pPr>
              <w:spacing w:after="0"/>
              <w:rPr>
                <w:rFonts w:asciiTheme="minorHAnsi" w:eastAsia="Calibri" w:hAnsiTheme="minorHAnsi" w:cstheme="minorHAnsi"/>
                <w:b/>
                <w:bCs/>
                <w:sz w:val="22"/>
                <w:szCs w:val="22"/>
                <w:lang w:val="en-AU"/>
              </w:rPr>
            </w:pPr>
            <w:r w:rsidRPr="004C206A">
              <w:rPr>
                <w:rFonts w:asciiTheme="minorHAnsi" w:eastAsia="Calibri" w:hAnsiTheme="minorHAnsi" w:cstheme="minorHAnsi"/>
                <w:b/>
                <w:bCs/>
                <w:sz w:val="22"/>
                <w:szCs w:val="22"/>
                <w:lang w:val="en-AU"/>
              </w:rPr>
              <w:t>English:</w:t>
            </w:r>
          </w:p>
          <w:p w14:paraId="1F5D2E6F" w14:textId="54FF1C4D" w:rsidR="000F0CCD" w:rsidRPr="00F267B3" w:rsidRDefault="00DB4E5E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re-test</w:t>
            </w:r>
            <w:r w:rsidR="00673F35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asks:</w:t>
            </w:r>
            <w:r w:rsid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716DB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v</w:t>
            </w:r>
            <w:r w:rsid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ocabulary task, oral reading</w:t>
            </w:r>
            <w:r w:rsidR="00453E7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See appendix 1</w:t>
            </w:r>
            <w:r w:rsidR="00414A5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 W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iting</w:t>
            </w:r>
            <w:r w:rsidR="00CB68D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ask. </w:t>
            </w:r>
          </w:p>
          <w:p w14:paraId="5CF83899" w14:textId="53923C1B" w:rsidR="00673F35" w:rsidRPr="00F267B3" w:rsidRDefault="00673F35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Formative assessment tasks</w:t>
            </w:r>
            <w:r w:rsidR="00CE659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  <w:r w:rsidR="00DA7D0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DB4E5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nterspersed throughout the unit</w:t>
            </w:r>
            <w:r w:rsidR="00B57E1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0F685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.g.,</w:t>
            </w:r>
            <w:r w:rsidR="0011499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93192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equence 6</w:t>
            </w:r>
            <w:r w:rsidR="00D0511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  <w:r w:rsidR="0011499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assesses narrative); </w:t>
            </w:r>
            <w:r w:rsidR="00D0511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equence 7</w:t>
            </w:r>
            <w:r w:rsidR="008728C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  <w:r w:rsidR="009B14D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code and convention); </w:t>
            </w:r>
            <w:r w:rsidR="008728C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equence 8</w:t>
            </w:r>
            <w:r w:rsidR="002B2E1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  <w:r w:rsidR="005D2BC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</w:t>
            </w:r>
            <w:r w:rsidR="0061017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decoding)</w:t>
            </w:r>
            <w:r w:rsidR="00F033D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nd </w:t>
            </w:r>
            <w:r w:rsidR="002B2E1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equence 9:</w:t>
            </w:r>
            <w:r w:rsidR="0011278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morphemic knowledge</w:t>
            </w:r>
            <w:r w:rsidR="000F685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)</w:t>
            </w:r>
            <w:r w:rsidR="00DB4E5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</w:p>
          <w:p w14:paraId="3252D6E1" w14:textId="119A8494" w:rsidR="00E2188B" w:rsidRPr="00F267B3" w:rsidRDefault="00ED277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E2188B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Vocabulary:</w:t>
            </w:r>
            <w:r w:rsidR="00865F06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0B2982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ssess </w:t>
            </w:r>
            <w:r w:rsidR="00785B54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tudents’</w:t>
            </w:r>
            <w:r w:rsidR="000B2982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C55A2C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knowledge of high frequency words</w:t>
            </w:r>
            <w:r w:rsidR="009E6000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in main text</w:t>
            </w:r>
          </w:p>
          <w:p w14:paraId="49E2395D" w14:textId="7351FCA3" w:rsidR="00C55A2C" w:rsidRPr="00F267B3" w:rsidRDefault="00ED277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C55A2C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-V-C blending</w:t>
            </w:r>
            <w:r w:rsidR="00956B89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, </w:t>
            </w:r>
            <w:r w:rsidR="00716DB5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decoding,</w:t>
            </w:r>
            <w:r w:rsidR="00956B89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nd encoding phonemes and graphemes</w:t>
            </w:r>
            <w:r w:rsidR="00835CF4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o form words</w:t>
            </w:r>
          </w:p>
          <w:p w14:paraId="47267E15" w14:textId="06FBB10B" w:rsidR="00E2188B" w:rsidRPr="00F267B3" w:rsidRDefault="00ED277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E2188B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Reading: </w:t>
            </w:r>
            <w:r w:rsidR="00B54428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</w:t>
            </w:r>
            <w:r w:rsidR="00E2188B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udents read an excerpt from </w:t>
            </w:r>
            <w:r w:rsidR="00276AF5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m</w:t>
            </w:r>
            <w:r w:rsidR="00E2188B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in text, </w:t>
            </w:r>
            <w:r w:rsidR="005E69BB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Mac</w:t>
            </w:r>
            <w:r w:rsidR="00F43534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k</w:t>
            </w:r>
            <w:r w:rsidR="005E69BB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n</w:t>
            </w:r>
            <w:r w:rsidR="006C0A5B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l</w:t>
            </w:r>
            <w:r w:rsidR="005E69BB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y &amp; </w:t>
            </w:r>
            <w:proofErr w:type="spellStart"/>
            <w:r w:rsidR="005E69BB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Karmazina</w:t>
            </w:r>
            <w:proofErr w:type="spellEnd"/>
            <w:r w:rsidR="00835CF4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2021) </w:t>
            </w:r>
            <w:r w:rsidR="00835CF4" w:rsidRPr="004C206A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Ribbit, Rabbit, Robot</w:t>
            </w:r>
            <w:r w:rsidR="00835CF4" w:rsidRPr="004C206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="00835CF4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54CB0CEC" w14:textId="26306EB6" w:rsidR="000F0CCD" w:rsidRDefault="00ED277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B03E0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ost-test</w:t>
            </w:r>
            <w:r w:rsidR="00741D3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asks</w:t>
            </w:r>
            <w:r w:rsidR="00A1612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</w:t>
            </w:r>
            <w:r w:rsidR="00B03E0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716DB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</w:t>
            </w:r>
            <w:r w:rsidR="00B54428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riting: </w:t>
            </w:r>
            <w:r w:rsidR="00565A81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Draw a picture and </w:t>
            </w:r>
            <w:r w:rsidR="00552E5A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write a story about a </w:t>
            </w:r>
            <w:r w:rsidR="00517D46" w:rsidRPr="00517D46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 xml:space="preserve">fictional </w:t>
            </w:r>
            <w:r w:rsidR="00552E5A" w:rsidRPr="00517D46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character</w:t>
            </w:r>
            <w:r w:rsidR="00552E5A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hat makes a wish. </w:t>
            </w:r>
            <w:r w:rsidR="00AC03DD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llustrate story showing main attributes of character</w:t>
            </w:r>
            <w:r w:rsidR="007342F8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Read story to class. </w:t>
            </w:r>
            <w:r w:rsidR="00AC03DD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050CB92E" w14:textId="16B07E24" w:rsidR="000155F1" w:rsidRDefault="000155F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4C206A">
              <w:rPr>
                <w:rFonts w:asciiTheme="minorHAnsi" w:eastAsia="Calibri" w:hAnsiTheme="minorHAnsi" w:cstheme="minorHAnsi"/>
                <w:b/>
                <w:bCs/>
                <w:sz w:val="22"/>
                <w:szCs w:val="22"/>
                <w:lang w:val="en-AU"/>
              </w:rPr>
              <w:t>Music</w:t>
            </w:r>
            <w:r w:rsidR="008D507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formative assessment tasks)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</w:p>
          <w:p w14:paraId="287DF263" w14:textId="4566BFD9" w:rsidR="000155F1" w:rsidRDefault="001F0EBE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equence 2</w:t>
            </w:r>
            <w:r w:rsidR="005E79A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 Demonstrate beat, rhythm of “Star Light, Star Bright”.</w:t>
            </w:r>
          </w:p>
          <w:p w14:paraId="4818571E" w14:textId="30D7EA78" w:rsidR="0096710D" w:rsidRDefault="001F0EBE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Sequence 2, 3, 4, </w:t>
            </w:r>
            <w:r w:rsidR="001F424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10</w:t>
            </w:r>
            <w:r w:rsidR="0096710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: Join in modelling </w:t>
            </w:r>
            <w:r w:rsidR="0004099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olfège</w:t>
            </w:r>
            <w:r w:rsidR="0096710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signs, showing</w:t>
            </w:r>
            <w:r w:rsidR="005A0F4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uditory discrimination </w:t>
            </w:r>
            <w:r w:rsidR="00D252F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between high</w:t>
            </w:r>
            <w:r w:rsidR="0096710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nd low notes (pitch) in simple songs</w:t>
            </w:r>
            <w:r w:rsidR="00766E6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0CBBA735" w14:textId="2FB783B6" w:rsidR="000F0CCD" w:rsidRPr="00F940D4" w:rsidRDefault="001F4243" w:rsidP="009A6E53">
            <w:pPr>
              <w:spacing w:after="0"/>
              <w:rPr>
                <w:rFonts w:asciiTheme="minorHAnsi" w:eastAsia="Calibri" w:hAnsiTheme="minorHAnsi" w:cstheme="minorHAnsi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equence 10</w:t>
            </w:r>
            <w:r w:rsidR="003D66C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: </w:t>
            </w:r>
            <w:r w:rsidR="00547C4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S. create artwork in response to </w:t>
            </w:r>
            <w:r w:rsidR="0051707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ymphonic text e.g., drawing, story, movement sequence</w:t>
            </w:r>
            <w:r w:rsidR="0054524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, simple percussion response. </w:t>
            </w:r>
          </w:p>
        </w:tc>
      </w:tr>
    </w:tbl>
    <w:p w14:paraId="26CC51A6" w14:textId="77777777" w:rsidR="000F0CCD" w:rsidRPr="00F940D4" w:rsidRDefault="000F0CCD">
      <w:pPr>
        <w:rPr>
          <w:rFonts w:asciiTheme="minorHAnsi" w:hAnsiTheme="minorHAnsi" w:cstheme="minorHAnsi"/>
          <w:lang w:val="en-AU"/>
        </w:rPr>
      </w:pPr>
    </w:p>
    <w:p w14:paraId="07650A9A" w14:textId="77777777" w:rsidR="000F0CCD" w:rsidRPr="00455483" w:rsidRDefault="000F0CCD">
      <w:pPr>
        <w:rPr>
          <w:rFonts w:asciiTheme="minorHAnsi" w:hAnsiTheme="minorHAnsi" w:cstheme="minorHAnsi"/>
          <w:b/>
          <w:bCs/>
          <w:lang w:val="en-AU"/>
        </w:rPr>
      </w:pPr>
      <w:r w:rsidRPr="004C206A">
        <w:rPr>
          <w:rFonts w:asciiTheme="minorHAnsi" w:hAnsiTheme="minorHAnsi" w:cstheme="minorHAnsi"/>
          <w:b/>
          <w:bCs/>
          <w:lang w:val="en-AU"/>
        </w:rPr>
        <w:t>Assessment task that addresses the key concept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2761"/>
        <w:gridCol w:w="2770"/>
        <w:gridCol w:w="2759"/>
      </w:tblGrid>
      <w:tr w:rsidR="008A083A" w:rsidRPr="00F940D4" w14:paraId="6E689F51" w14:textId="77777777" w:rsidTr="00F735BD">
        <w:tc>
          <w:tcPr>
            <w:tcW w:w="2838" w:type="dxa"/>
            <w:shd w:val="clear" w:color="auto" w:fill="E7E6E6" w:themeFill="background2"/>
          </w:tcPr>
          <w:p w14:paraId="4A545963" w14:textId="77777777" w:rsidR="000F0CCD" w:rsidRPr="00F940D4" w:rsidRDefault="00B32710" w:rsidP="000F0CCD">
            <w:pPr>
              <w:spacing w:after="0"/>
              <w:rPr>
                <w:rFonts w:asciiTheme="minorHAnsi" w:eastAsia="Calibri" w:hAnsiTheme="minorHAnsi" w:cstheme="minorHAnsi"/>
                <w:lang w:val="en-AU"/>
              </w:rPr>
            </w:pPr>
            <w:r w:rsidRPr="00F940D4">
              <w:rPr>
                <w:rFonts w:asciiTheme="minorHAnsi" w:eastAsia="Calibri" w:hAnsiTheme="minorHAnsi" w:cstheme="minorHAnsi"/>
                <w:lang w:val="en-AU"/>
              </w:rPr>
              <w:t>Curriculum</w:t>
            </w:r>
            <w:r w:rsidR="000F0CCD" w:rsidRPr="00F940D4">
              <w:rPr>
                <w:rFonts w:asciiTheme="minorHAnsi" w:eastAsia="Calibri" w:hAnsiTheme="minorHAnsi" w:cstheme="minorHAnsi"/>
                <w:lang w:val="en-AU"/>
              </w:rPr>
              <w:t xml:space="preserve"> content</w:t>
            </w:r>
          </w:p>
        </w:tc>
        <w:tc>
          <w:tcPr>
            <w:tcW w:w="2839" w:type="dxa"/>
            <w:shd w:val="clear" w:color="auto" w:fill="E7E6E6" w:themeFill="background2"/>
          </w:tcPr>
          <w:p w14:paraId="20F60196" w14:textId="77777777" w:rsidR="000F0CCD" w:rsidRPr="00F940D4" w:rsidRDefault="000F0CCD" w:rsidP="000F0CCD">
            <w:pPr>
              <w:spacing w:after="0"/>
              <w:rPr>
                <w:rFonts w:asciiTheme="minorHAnsi" w:eastAsia="Calibri" w:hAnsiTheme="minorHAnsi" w:cstheme="minorHAnsi"/>
                <w:lang w:val="en-AU"/>
              </w:rPr>
            </w:pPr>
            <w:r w:rsidRPr="00F940D4">
              <w:rPr>
                <w:rFonts w:asciiTheme="minorHAnsi" w:eastAsia="Calibri" w:hAnsiTheme="minorHAnsi" w:cstheme="minorHAnsi"/>
                <w:lang w:val="en-AU"/>
              </w:rPr>
              <w:t>Outline of task</w:t>
            </w:r>
          </w:p>
        </w:tc>
        <w:tc>
          <w:tcPr>
            <w:tcW w:w="2839" w:type="dxa"/>
            <w:shd w:val="clear" w:color="auto" w:fill="E7E6E6" w:themeFill="background2"/>
          </w:tcPr>
          <w:p w14:paraId="18A78A12" w14:textId="77777777" w:rsidR="000F0CCD" w:rsidRPr="00F940D4" w:rsidRDefault="000F0CCD" w:rsidP="000F0CCD">
            <w:pPr>
              <w:spacing w:after="0"/>
              <w:rPr>
                <w:rFonts w:asciiTheme="minorHAnsi" w:eastAsia="Calibri" w:hAnsiTheme="minorHAnsi" w:cstheme="minorHAnsi"/>
                <w:lang w:val="en-AU"/>
              </w:rPr>
            </w:pPr>
            <w:r w:rsidRPr="00F940D4">
              <w:rPr>
                <w:rFonts w:asciiTheme="minorHAnsi" w:eastAsia="Calibri" w:hAnsiTheme="minorHAnsi" w:cstheme="minorHAnsi"/>
                <w:lang w:val="en-AU"/>
              </w:rPr>
              <w:t>Criteria for assessment</w:t>
            </w:r>
          </w:p>
        </w:tc>
      </w:tr>
      <w:tr w:rsidR="008A083A" w:rsidRPr="00F940D4" w14:paraId="2BDDB0AE" w14:textId="77777777">
        <w:tc>
          <w:tcPr>
            <w:tcW w:w="2838" w:type="dxa"/>
          </w:tcPr>
          <w:p w14:paraId="163F471B" w14:textId="77777777" w:rsidR="00A6321F" w:rsidRPr="004B337F" w:rsidRDefault="00A6321F" w:rsidP="00A6321F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4B337F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AC9EFLE02-respond to stories and share feelings and thoughts about their events and characters.</w:t>
            </w:r>
          </w:p>
          <w:p w14:paraId="35172A89" w14:textId="77777777" w:rsidR="005459B5" w:rsidRPr="004B337F" w:rsidRDefault="006E1EE0" w:rsidP="000F0CCD">
            <w:pPr>
              <w:spacing w:after="0"/>
              <w:rPr>
                <w:rFonts w:asciiTheme="minorHAnsi" w:hAnsiTheme="minorHAnsi" w:cstheme="minorHAnsi"/>
                <w:sz w:val="22"/>
                <w:szCs w:val="22"/>
                <w:lang w:val="en-AU"/>
              </w:rPr>
            </w:pPr>
            <w:r w:rsidRPr="004B337F">
              <w:rPr>
                <w:rFonts w:asciiTheme="minorHAnsi" w:hAnsiTheme="minorHAnsi" w:cstheme="minorHAnsi"/>
                <w:sz w:val="22"/>
                <w:szCs w:val="22"/>
                <w:lang w:val="en-AU"/>
              </w:rPr>
              <w:t>AC9EFLE05-retell and adapt familiar literary texts through play, performance, images, or writing.</w:t>
            </w:r>
          </w:p>
          <w:p w14:paraId="7EF0C937" w14:textId="4D0788C7" w:rsidR="00A872D3" w:rsidRPr="004B337F" w:rsidRDefault="00A872D3" w:rsidP="000F0CCD">
            <w:pPr>
              <w:spacing w:after="0"/>
              <w:rPr>
                <w:rFonts w:ascii="Calibri" w:hAnsi="Calibri" w:cs="Calibri"/>
                <w:sz w:val="22"/>
                <w:szCs w:val="22"/>
                <w:lang w:val="en-AU"/>
              </w:rPr>
            </w:pPr>
            <w:r w:rsidRPr="004B337F">
              <w:rPr>
                <w:rFonts w:ascii="Calibri" w:hAnsi="Calibri" w:cs="Calibri"/>
                <w:sz w:val="22"/>
                <w:szCs w:val="22"/>
                <w:lang w:val="en-AU"/>
              </w:rPr>
              <w:t xml:space="preserve">AC9EFLA09-Identify punctuation as a feature of written texts different from letters… </w:t>
            </w:r>
          </w:p>
          <w:p w14:paraId="7D232A2A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2839" w:type="dxa"/>
          </w:tcPr>
          <w:p w14:paraId="3CCDAC25" w14:textId="77777777" w:rsidR="007627A3" w:rsidRPr="004B337F" w:rsidRDefault="007627A3" w:rsidP="007627A3">
            <w:pPr>
              <w:pStyle w:val="ListParagraph"/>
              <w:numPr>
                <w:ilvl w:val="0"/>
                <w:numId w:val="1"/>
              </w:numPr>
              <w:spacing w:after="0"/>
              <w:ind w:left="268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Vocabulary test</w:t>
            </w:r>
          </w:p>
          <w:p w14:paraId="7E97B25D" w14:textId="77777777" w:rsidR="007627A3" w:rsidRPr="004B337F" w:rsidRDefault="007627A3" w:rsidP="007627A3">
            <w:pPr>
              <w:pStyle w:val="ListParagraph"/>
              <w:numPr>
                <w:ilvl w:val="0"/>
                <w:numId w:val="1"/>
              </w:numPr>
              <w:spacing w:after="0"/>
              <w:ind w:left="268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Oral reading assessment.</w:t>
            </w:r>
          </w:p>
          <w:p w14:paraId="7EDAB024" w14:textId="27FBB691" w:rsidR="00FA4FB3" w:rsidRPr="004B337F" w:rsidRDefault="00754057" w:rsidP="007627A3">
            <w:pPr>
              <w:pStyle w:val="ListParagraph"/>
              <w:numPr>
                <w:ilvl w:val="0"/>
                <w:numId w:val="1"/>
              </w:numPr>
              <w:spacing w:after="0"/>
              <w:ind w:left="268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Students create a </w:t>
            </w:r>
            <w:r w:rsidR="00763BD5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fictional </w:t>
            </w:r>
            <w:r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character. </w:t>
            </w:r>
          </w:p>
          <w:p w14:paraId="06605FD3" w14:textId="77777777" w:rsidR="00FA4FB3" w:rsidRPr="004B337F" w:rsidRDefault="00754057" w:rsidP="008A083A">
            <w:pPr>
              <w:pStyle w:val="ListParagraph"/>
              <w:numPr>
                <w:ilvl w:val="0"/>
                <w:numId w:val="1"/>
              </w:numPr>
              <w:spacing w:after="0"/>
              <w:ind w:left="268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Draw them. </w:t>
            </w:r>
          </w:p>
          <w:p w14:paraId="6C5D83AF" w14:textId="26A4410D" w:rsidR="00754057" w:rsidRPr="004B337F" w:rsidRDefault="00754057" w:rsidP="008A083A">
            <w:pPr>
              <w:pStyle w:val="ListParagraph"/>
              <w:numPr>
                <w:ilvl w:val="0"/>
                <w:numId w:val="1"/>
              </w:numPr>
              <w:spacing w:after="0"/>
              <w:ind w:left="268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Describe the character and tell what they wished for.</w:t>
            </w:r>
          </w:p>
          <w:p w14:paraId="6E364BD8" w14:textId="71AA3A59" w:rsidR="00456B51" w:rsidRPr="004B337F" w:rsidRDefault="00456B51" w:rsidP="008A083A">
            <w:pPr>
              <w:pStyle w:val="ListParagraph"/>
              <w:numPr>
                <w:ilvl w:val="0"/>
                <w:numId w:val="1"/>
              </w:numPr>
              <w:spacing w:after="0"/>
              <w:ind w:left="268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ell/ write a </w:t>
            </w:r>
            <w:r w:rsidR="00D5608F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imple narrative about the character</w:t>
            </w:r>
            <w:r w:rsidR="00DE5265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you have created</w:t>
            </w:r>
            <w:r w:rsidR="00900501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including a beginning, middle and end. </w:t>
            </w:r>
          </w:p>
          <w:p w14:paraId="49157E19" w14:textId="34CE2FFB" w:rsidR="003A49CD" w:rsidRPr="004B337F" w:rsidRDefault="003A49CD" w:rsidP="007627A3">
            <w:pPr>
              <w:spacing w:after="0"/>
              <w:ind w:left="-92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2839" w:type="dxa"/>
          </w:tcPr>
          <w:p w14:paraId="1AB00348" w14:textId="77777777" w:rsidR="00196911" w:rsidRDefault="0019691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Writing rubric: </w:t>
            </w:r>
          </w:p>
          <w:p w14:paraId="72EF6458" w14:textId="59D74447" w:rsidR="00B502C8" w:rsidRPr="004B337F" w:rsidRDefault="00A545A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3E41A2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vidence of punctuation.</w:t>
            </w:r>
            <w:r w:rsidR="00E522A0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0,1)</w:t>
            </w:r>
            <w:r w:rsidR="003E41A2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602B745F" w14:textId="32632F3C" w:rsidR="000F0CCD" w:rsidRPr="004B337F" w:rsidRDefault="00A545A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3E41A2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Full stops, </w:t>
            </w:r>
            <w:r w:rsidR="001136E5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apital letter to begin sentence</w:t>
            </w:r>
            <w:r w:rsidR="0028666A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</w:t>
            </w:r>
            <w:r w:rsidR="001136E5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="00B502C8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0,1,2)</w:t>
            </w:r>
            <w:r w:rsidR="001136E5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6CA29864" w14:textId="2217E9AA" w:rsidR="001136E5" w:rsidRPr="004B337F" w:rsidRDefault="00A545A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1136E5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Evidence of imagined story in text and/or </w:t>
            </w:r>
            <w:r w:rsidR="00732690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llustration. (</w:t>
            </w:r>
            <w:r w:rsidR="001316EB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0,1,2)</w:t>
            </w:r>
          </w:p>
          <w:p w14:paraId="58937433" w14:textId="0A6BE292" w:rsidR="001136E5" w:rsidRPr="004B337F" w:rsidRDefault="00A545A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1136E5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hare feelings about the character.</w:t>
            </w:r>
            <w:r w:rsidR="001316EB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0,1)</w:t>
            </w:r>
            <w:r w:rsidR="008A1381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otal: /6.</w:t>
            </w:r>
          </w:p>
        </w:tc>
      </w:tr>
    </w:tbl>
    <w:p w14:paraId="72CFC91E" w14:textId="77777777" w:rsidR="00B32710" w:rsidRPr="00F940D4" w:rsidRDefault="00B32710">
      <w:pPr>
        <w:rPr>
          <w:rFonts w:asciiTheme="minorHAnsi" w:hAnsiTheme="minorHAnsi" w:cstheme="minorHAnsi"/>
          <w:lang w:val="en-AU"/>
        </w:rPr>
      </w:pPr>
    </w:p>
    <w:p w14:paraId="28636FCC" w14:textId="77777777" w:rsidR="000F0CCD" w:rsidRPr="00455483" w:rsidRDefault="000F0CCD">
      <w:pPr>
        <w:rPr>
          <w:rFonts w:asciiTheme="minorHAnsi" w:hAnsiTheme="minorHAnsi" w:cstheme="minorHAnsi"/>
          <w:b/>
          <w:bCs/>
          <w:lang w:val="en-AU"/>
        </w:rPr>
      </w:pPr>
      <w:r w:rsidRPr="004C206A">
        <w:rPr>
          <w:rFonts w:asciiTheme="minorHAnsi" w:hAnsiTheme="minorHAnsi" w:cstheme="minorHAnsi"/>
          <w:b/>
          <w:bCs/>
          <w:lang w:val="en-AU"/>
        </w:rPr>
        <w:t>Resources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8290"/>
      </w:tblGrid>
      <w:tr w:rsidR="000F0CCD" w:rsidRPr="00F940D4" w14:paraId="1FB5A0EE" w14:textId="77777777">
        <w:tc>
          <w:tcPr>
            <w:tcW w:w="8516" w:type="dxa"/>
          </w:tcPr>
          <w:p w14:paraId="595A5EEB" w14:textId="774A0639" w:rsidR="000F0CCD" w:rsidRPr="004C206A" w:rsidRDefault="00BB563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F735B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Mackinlay, S. &amp; </w:t>
            </w:r>
            <w:proofErr w:type="spellStart"/>
            <w:r w:rsidR="00647C45" w:rsidRPr="00F735B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Karmazina</w:t>
            </w:r>
            <w:proofErr w:type="spellEnd"/>
            <w:r w:rsidR="00647C45" w:rsidRPr="00F735B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S. (2020).</w:t>
            </w:r>
            <w:r w:rsidR="00621A64" w:rsidRPr="00F735B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647C45" w:rsidRPr="004C206A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Ribbit, Rabbit, Robot</w:t>
            </w:r>
            <w:r w:rsidR="00621A64" w:rsidRPr="004C206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  <w:r w:rsidR="009A1445" w:rsidRPr="004C206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Omnibus Books.</w:t>
            </w:r>
          </w:p>
          <w:p w14:paraId="6E6D4FFE" w14:textId="39E61D8C" w:rsidR="009A1445" w:rsidRDefault="001E542C" w:rsidP="000F0CCD">
            <w:pPr>
              <w:spacing w:after="0"/>
              <w:rPr>
                <w:rStyle w:val="Hyperlink"/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4C206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</w:t>
            </w:r>
            <w:r w:rsidR="004A652C" w:rsidRPr="004C206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Series Kids Hut. Aladdin and the Magic Lamp</w:t>
            </w:r>
            <w:r w:rsidR="00127DFE" w:rsidRPr="004C206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  <w:r w:rsidR="000E72BF" w:rsidRPr="004C206A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YouTube</w:t>
            </w:r>
            <w:r w:rsidR="00127DFE" w:rsidRPr="00F735B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  <w:hyperlink r:id="rId10" w:history="1">
              <w:r w:rsidR="00684927" w:rsidRPr="00F735BD">
                <w:rPr>
                  <w:rStyle w:val="Hyperlink"/>
                  <w:rFonts w:asciiTheme="minorHAnsi" w:eastAsia="Calibri" w:hAnsiTheme="minorHAnsi" w:cstheme="minorHAnsi"/>
                  <w:sz w:val="22"/>
                  <w:szCs w:val="22"/>
                  <w:lang w:val="en-AU"/>
                </w:rPr>
                <w:t>https://youtu.be/u7ZHUii5b50</w:t>
              </w:r>
            </w:hyperlink>
          </w:p>
          <w:p w14:paraId="4E489737" w14:textId="3E24DC32" w:rsidR="00684927" w:rsidRPr="00BD16E0" w:rsidRDefault="0063557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BD16E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aterford Institute</w:t>
            </w:r>
            <w:r w:rsidR="00BD16E0" w:rsidRPr="00BD16E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Pr="00BD16E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540A65" w:rsidRPr="004C206A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This</w:t>
            </w:r>
            <w:r w:rsidRPr="004C206A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 xml:space="preserve"> little pig e-book</w:t>
            </w:r>
            <w:r w:rsidR="00540A65" w:rsidRPr="004C206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="00540A65" w:rsidRPr="00BD16E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hyperlink r:id="rId11" w:history="1">
              <w:r w:rsidR="00E46B33" w:rsidRPr="00BD16E0">
                <w:rPr>
                  <w:rStyle w:val="Hyperlink"/>
                  <w:sz w:val="22"/>
                  <w:szCs w:val="22"/>
                </w:rPr>
                <w:t>75.pdf (waterford.org)</w:t>
              </w:r>
            </w:hyperlink>
          </w:p>
          <w:p w14:paraId="7AF83928" w14:textId="77777777" w:rsidR="000F0CCD" w:rsidRPr="00F940D4" w:rsidRDefault="000F0CCD" w:rsidP="000F0CCD">
            <w:pPr>
              <w:spacing w:after="0"/>
              <w:rPr>
                <w:rFonts w:asciiTheme="minorHAnsi" w:eastAsia="Calibri" w:hAnsiTheme="minorHAnsi" w:cstheme="minorHAnsi"/>
                <w:lang w:val="en-AU"/>
              </w:rPr>
            </w:pPr>
          </w:p>
        </w:tc>
      </w:tr>
    </w:tbl>
    <w:p w14:paraId="15EB856F" w14:textId="77777777" w:rsidR="000F0CCD" w:rsidRPr="00F940D4" w:rsidRDefault="000F0CCD">
      <w:pPr>
        <w:rPr>
          <w:rFonts w:asciiTheme="minorHAnsi" w:hAnsiTheme="minorHAnsi" w:cstheme="minorHAnsi"/>
          <w:lang w:val="en-AU"/>
        </w:rPr>
      </w:pPr>
    </w:p>
    <w:p w14:paraId="64CF9335" w14:textId="77777777" w:rsidR="00256555" w:rsidRDefault="00256555">
      <w:pPr>
        <w:rPr>
          <w:rFonts w:asciiTheme="minorHAnsi" w:hAnsiTheme="minorHAnsi" w:cstheme="minorHAnsi"/>
          <w:lang w:val="en-AU"/>
        </w:rPr>
      </w:pPr>
    </w:p>
    <w:p w14:paraId="076AA4EE" w14:textId="0A4F4FD8" w:rsidR="000F0CCD" w:rsidRPr="00F940D4" w:rsidRDefault="000F0CCD">
      <w:pPr>
        <w:rPr>
          <w:rFonts w:asciiTheme="minorHAnsi" w:hAnsiTheme="minorHAnsi" w:cstheme="minorHAnsi"/>
          <w:lang w:val="en-AU"/>
        </w:rPr>
      </w:pPr>
      <w:r w:rsidRPr="00F940D4">
        <w:rPr>
          <w:rFonts w:asciiTheme="minorHAnsi" w:hAnsiTheme="minorHAnsi" w:cstheme="minorHAnsi"/>
          <w:lang w:val="en-AU"/>
        </w:rPr>
        <w:lastRenderedPageBreak/>
        <w:t>Unit overview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8290"/>
      </w:tblGrid>
      <w:tr w:rsidR="000F0CCD" w:rsidRPr="00F940D4" w14:paraId="69EDEED5" w14:textId="77777777">
        <w:tc>
          <w:tcPr>
            <w:tcW w:w="8516" w:type="dxa"/>
          </w:tcPr>
          <w:p w14:paraId="2145FB61" w14:textId="77777777" w:rsidR="000F0CCD" w:rsidRPr="00F940D4" w:rsidRDefault="000F0CCD" w:rsidP="000F0CCD">
            <w:pPr>
              <w:spacing w:after="0"/>
              <w:rPr>
                <w:rFonts w:asciiTheme="minorHAnsi" w:eastAsia="Calibri" w:hAnsiTheme="minorHAnsi" w:cstheme="minorHAnsi"/>
                <w:lang w:val="en-AU"/>
              </w:rPr>
            </w:pPr>
          </w:p>
          <w:p w14:paraId="272A47F5" w14:textId="7CEDD61D" w:rsidR="00E06C16" w:rsidRPr="00C04EF7" w:rsidRDefault="00CB0704" w:rsidP="00E06C16">
            <w:pPr>
              <w:spacing w:line="360" w:lineRule="auto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“Make a wish”</w:t>
            </w:r>
            <w:r w:rsidR="00E06C16">
              <w:rPr>
                <w:rFonts w:asciiTheme="minorHAnsi" w:hAnsiTheme="minorHAnsi" w:cstheme="minorHAnsi"/>
                <w:sz w:val="22"/>
                <w:szCs w:val="22"/>
              </w:rPr>
              <w:t xml:space="preserve"> provides many opportunities for students to </w:t>
            </w:r>
            <w:proofErr w:type="spellStart"/>
            <w:r w:rsidR="00E06C16">
              <w:rPr>
                <w:rFonts w:asciiTheme="minorHAnsi" w:hAnsiTheme="minorHAnsi" w:cstheme="minorHAnsi"/>
                <w:sz w:val="22"/>
                <w:szCs w:val="22"/>
              </w:rPr>
              <w:t>practi</w:t>
            </w:r>
            <w:r w:rsidR="00761E61">
              <w:rPr>
                <w:rFonts w:asciiTheme="minorHAnsi" w:hAnsiTheme="minorHAnsi" w:cstheme="minorHAnsi"/>
                <w:sz w:val="22"/>
                <w:szCs w:val="22"/>
              </w:rPr>
              <w:t>s</w:t>
            </w:r>
            <w:r w:rsidR="00E06C16">
              <w:rPr>
                <w:rFonts w:asciiTheme="minorHAnsi" w:hAnsiTheme="minorHAnsi" w:cstheme="minorHAnsi"/>
                <w:sz w:val="22"/>
                <w:szCs w:val="22"/>
              </w:rPr>
              <w:t>e</w:t>
            </w:r>
            <w:proofErr w:type="spellEnd"/>
            <w:r w:rsidR="00E06C16">
              <w:rPr>
                <w:rFonts w:asciiTheme="minorHAnsi" w:hAnsiTheme="minorHAnsi" w:cstheme="minorHAnsi"/>
                <w:sz w:val="22"/>
                <w:szCs w:val="22"/>
              </w:rPr>
              <w:t xml:space="preserve"> their emerging alphabetic knowledge and skills, as well as focusing on meaning across multiple text</w:t>
            </w:r>
            <w:r w:rsidR="00D3112A">
              <w:rPr>
                <w:rFonts w:asciiTheme="minorHAnsi" w:hAnsiTheme="minorHAnsi" w:cstheme="minorHAnsi"/>
                <w:sz w:val="22"/>
                <w:szCs w:val="22"/>
              </w:rPr>
              <w:t>s</w:t>
            </w:r>
            <w:r w:rsidR="00245E7A">
              <w:rPr>
                <w:rFonts w:asciiTheme="minorHAnsi" w:hAnsiTheme="minorHAnsi" w:cstheme="minorHAnsi"/>
                <w:sz w:val="22"/>
                <w:szCs w:val="22"/>
              </w:rPr>
              <w:t>/ types of texts</w:t>
            </w:r>
            <w:r w:rsidR="004A7DE3">
              <w:rPr>
                <w:rFonts w:asciiTheme="minorHAnsi" w:hAnsiTheme="minorHAnsi" w:cstheme="minorHAnsi"/>
                <w:sz w:val="22"/>
                <w:szCs w:val="22"/>
              </w:rPr>
              <w:t xml:space="preserve">. </w:t>
            </w:r>
            <w:r w:rsidR="00BF3825">
              <w:rPr>
                <w:rFonts w:asciiTheme="minorHAnsi" w:hAnsiTheme="minorHAnsi" w:cstheme="minorHAnsi"/>
                <w:sz w:val="22"/>
                <w:szCs w:val="22"/>
              </w:rPr>
              <w:t xml:space="preserve">S. will investigate the English concepts of </w:t>
            </w:r>
            <w:r w:rsidR="005E0B27">
              <w:rPr>
                <w:rFonts w:asciiTheme="minorHAnsi" w:hAnsiTheme="minorHAnsi" w:cstheme="minorHAnsi"/>
                <w:sz w:val="22"/>
                <w:szCs w:val="22"/>
              </w:rPr>
              <w:t>character, narrative</w:t>
            </w:r>
            <w:r w:rsidR="00C11AFC">
              <w:rPr>
                <w:rFonts w:asciiTheme="minorHAnsi" w:hAnsiTheme="minorHAnsi" w:cstheme="minorHAnsi"/>
                <w:sz w:val="22"/>
                <w:szCs w:val="22"/>
              </w:rPr>
              <w:t xml:space="preserve"> and code and convention throughout the unit. </w:t>
            </w:r>
            <w:r w:rsidR="00E06C16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</w:p>
          <w:p w14:paraId="36803BD0" w14:textId="5F79F9DA" w:rsidR="002428E5" w:rsidRPr="00C04EF7" w:rsidRDefault="002428E5" w:rsidP="002428E5">
            <w:pPr>
              <w:spacing w:line="360" w:lineRule="auto"/>
              <w:rPr>
                <w:rFonts w:asciiTheme="minorHAnsi" w:hAnsiTheme="minorHAnsi" w:cstheme="minorHAnsi"/>
                <w:sz w:val="22"/>
                <w:szCs w:val="22"/>
              </w:rPr>
            </w:pPr>
            <w:r w:rsidRPr="00C04EF7">
              <w:rPr>
                <w:rFonts w:asciiTheme="minorHAnsi" w:hAnsiTheme="minorHAnsi" w:cstheme="minorHAnsi"/>
                <w:sz w:val="22"/>
                <w:szCs w:val="22"/>
              </w:rPr>
              <w:t xml:space="preserve">The </w:t>
            </w:r>
            <w:r w:rsidR="00C04EF7">
              <w:rPr>
                <w:rFonts w:asciiTheme="minorHAnsi" w:hAnsiTheme="minorHAnsi" w:cstheme="minorHAnsi"/>
                <w:sz w:val="22"/>
                <w:szCs w:val="22"/>
              </w:rPr>
              <w:t>main text</w:t>
            </w:r>
            <w:r w:rsidRPr="00C04EF7">
              <w:rPr>
                <w:rFonts w:asciiTheme="minorHAnsi" w:hAnsiTheme="minorHAnsi" w:cstheme="minorHAnsi"/>
                <w:sz w:val="22"/>
                <w:szCs w:val="22"/>
              </w:rPr>
              <w:t xml:space="preserve"> is about three </w:t>
            </w:r>
            <w:proofErr w:type="spellStart"/>
            <w:r w:rsidRPr="00C04EF7">
              <w:rPr>
                <w:rFonts w:asciiTheme="minorHAnsi" w:hAnsiTheme="minorHAnsi" w:cstheme="minorHAnsi"/>
                <w:sz w:val="22"/>
                <w:szCs w:val="22"/>
              </w:rPr>
              <w:t>colourful</w:t>
            </w:r>
            <w:proofErr w:type="spellEnd"/>
            <w:r w:rsidRPr="00C04EF7">
              <w:rPr>
                <w:rFonts w:asciiTheme="minorHAnsi" w:hAnsiTheme="minorHAnsi" w:cstheme="minorHAnsi"/>
                <w:sz w:val="22"/>
                <w:szCs w:val="22"/>
              </w:rPr>
              <w:t xml:space="preserve"> characters, a frog, a </w:t>
            </w:r>
            <w:r w:rsidR="00516AE5" w:rsidRPr="00C04EF7">
              <w:rPr>
                <w:rFonts w:asciiTheme="minorHAnsi" w:hAnsiTheme="minorHAnsi" w:cstheme="minorHAnsi"/>
                <w:sz w:val="22"/>
                <w:szCs w:val="22"/>
              </w:rPr>
              <w:t>rabbit,</w:t>
            </w:r>
            <w:r w:rsidRPr="00C04EF7">
              <w:rPr>
                <w:rFonts w:asciiTheme="minorHAnsi" w:hAnsiTheme="minorHAnsi" w:cstheme="minorHAnsi"/>
                <w:sz w:val="22"/>
                <w:szCs w:val="22"/>
              </w:rPr>
              <w:t xml:space="preserve"> and a robot</w:t>
            </w:r>
            <w:r w:rsidR="00451D6B">
              <w:rPr>
                <w:rFonts w:asciiTheme="minorHAnsi" w:hAnsiTheme="minorHAnsi" w:cstheme="minorHAnsi"/>
                <w:sz w:val="22"/>
                <w:szCs w:val="22"/>
              </w:rPr>
              <w:t>, who are friends</w:t>
            </w:r>
            <w:r w:rsidRPr="00C04EF7">
              <w:rPr>
                <w:rFonts w:asciiTheme="minorHAnsi" w:hAnsiTheme="minorHAnsi" w:cstheme="minorHAnsi"/>
                <w:sz w:val="22"/>
                <w:szCs w:val="22"/>
              </w:rPr>
              <w:t xml:space="preserve">. They find an old lamp in an antique shop and a genie appears, an intertextual link to the famous fairy tale, </w:t>
            </w:r>
            <w:r w:rsidRPr="00D643AB">
              <w:rPr>
                <w:rFonts w:asciiTheme="minorHAnsi" w:hAnsiTheme="minorHAnsi" w:cstheme="minorHAnsi"/>
                <w:i/>
                <w:iCs/>
                <w:sz w:val="22"/>
                <w:szCs w:val="22"/>
              </w:rPr>
              <w:t>Aladdin</w:t>
            </w:r>
            <w:r w:rsidRPr="00C04EF7">
              <w:rPr>
                <w:rFonts w:asciiTheme="minorHAnsi" w:hAnsiTheme="minorHAnsi" w:cstheme="minorHAnsi"/>
                <w:sz w:val="22"/>
                <w:szCs w:val="22"/>
              </w:rPr>
              <w:t>. The characters each wish for</w:t>
            </w:r>
            <w:r w:rsidR="00516AE5">
              <w:rPr>
                <w:rFonts w:asciiTheme="minorHAnsi" w:hAnsiTheme="minorHAnsi" w:cstheme="minorHAnsi"/>
                <w:sz w:val="22"/>
                <w:szCs w:val="22"/>
              </w:rPr>
              <w:t xml:space="preserve"> their heart’s desire</w:t>
            </w:r>
            <w:r w:rsidRPr="00C04EF7">
              <w:rPr>
                <w:rFonts w:asciiTheme="minorHAnsi" w:hAnsiTheme="minorHAnsi" w:cstheme="minorHAnsi"/>
                <w:sz w:val="22"/>
                <w:szCs w:val="22"/>
              </w:rPr>
              <w:t xml:space="preserve">, and instead of choosing to cooperate with each other, (human) greed intercedes, and an engaging narrative </w:t>
            </w:r>
            <w:r w:rsidR="00320DC9">
              <w:rPr>
                <w:rFonts w:asciiTheme="minorHAnsi" w:hAnsiTheme="minorHAnsi" w:cstheme="minorHAnsi"/>
                <w:sz w:val="22"/>
                <w:szCs w:val="22"/>
              </w:rPr>
              <w:t>ensues</w:t>
            </w:r>
            <w:r w:rsidRPr="00C04EF7">
              <w:rPr>
                <w:rFonts w:asciiTheme="minorHAnsi" w:hAnsiTheme="minorHAnsi" w:cstheme="minorHAnsi"/>
                <w:sz w:val="22"/>
                <w:szCs w:val="22"/>
              </w:rPr>
              <w:t xml:space="preserve">. </w:t>
            </w:r>
          </w:p>
          <w:p w14:paraId="14C98591" w14:textId="3A94DB52" w:rsidR="000F0CCD" w:rsidRPr="00F735BD" w:rsidRDefault="00AF095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0E377A">
              <w:rPr>
                <w:rFonts w:asciiTheme="minorHAnsi" w:eastAsia="Calibri" w:hAnsiTheme="minorHAnsi" w:cstheme="minorHAnsi"/>
                <w:b/>
                <w:bCs/>
                <w:sz w:val="22"/>
                <w:szCs w:val="22"/>
                <w:lang w:val="en-AU"/>
              </w:rPr>
              <w:t>Abbreviations in unit:</w:t>
            </w:r>
            <w:r w:rsidRPr="00F735B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.=teacher, S.= students, IWB= </w:t>
            </w:r>
            <w:r w:rsidR="000C4D5E" w:rsidRPr="00F735B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nteractive whiteboard</w:t>
            </w:r>
            <w:r w:rsidR="001E561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LI</w:t>
            </w:r>
            <w:r w:rsidR="000E377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=learning intention</w:t>
            </w:r>
            <w:r w:rsidR="00AD07A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KQ</w:t>
            </w:r>
            <w:r w:rsidR="006F384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= key discussion questions.</w:t>
            </w:r>
          </w:p>
          <w:p w14:paraId="1215D08A" w14:textId="77777777" w:rsidR="000F0CCD" w:rsidRPr="00F940D4" w:rsidRDefault="000F0CCD" w:rsidP="000F0CCD">
            <w:pPr>
              <w:spacing w:after="0"/>
              <w:rPr>
                <w:rFonts w:asciiTheme="minorHAnsi" w:eastAsia="Calibri" w:hAnsiTheme="minorHAnsi" w:cstheme="minorHAnsi"/>
                <w:lang w:val="en-AU"/>
              </w:rPr>
            </w:pPr>
          </w:p>
        </w:tc>
      </w:tr>
    </w:tbl>
    <w:p w14:paraId="67F06420" w14:textId="77777777" w:rsidR="000F0CCD" w:rsidRPr="00F940D4" w:rsidRDefault="000F0CCD">
      <w:pPr>
        <w:rPr>
          <w:rFonts w:asciiTheme="minorHAnsi" w:hAnsiTheme="minorHAnsi" w:cstheme="minorHAnsi"/>
          <w:lang w:val="en-AU"/>
        </w:rPr>
      </w:pPr>
    </w:p>
    <w:p w14:paraId="0C3E1E68" w14:textId="77777777" w:rsidR="000F0CCD" w:rsidRPr="00F940D4" w:rsidRDefault="000F0CCD">
      <w:pPr>
        <w:rPr>
          <w:rFonts w:asciiTheme="minorHAnsi" w:hAnsiTheme="minorHAnsi" w:cstheme="minorHAnsi"/>
          <w:lang w:val="en-AU"/>
        </w:rPr>
      </w:pPr>
      <w:r w:rsidRPr="00F940D4">
        <w:rPr>
          <w:rFonts w:asciiTheme="minorHAnsi" w:hAnsiTheme="minorHAnsi" w:cstheme="minorHAnsi"/>
          <w:lang w:val="en-AU"/>
        </w:rPr>
        <w:t>Unit title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8290"/>
      </w:tblGrid>
      <w:tr w:rsidR="000F0CCD" w:rsidRPr="00F940D4" w14:paraId="040D3269" w14:textId="77777777">
        <w:tc>
          <w:tcPr>
            <w:tcW w:w="8516" w:type="dxa"/>
          </w:tcPr>
          <w:p w14:paraId="46213C25" w14:textId="33CAECF1" w:rsidR="000F0CCD" w:rsidRPr="00695F3B" w:rsidRDefault="009E6000" w:rsidP="000F0CCD">
            <w:pPr>
              <w:spacing w:after="0"/>
              <w:rPr>
                <w:rFonts w:asciiTheme="minorHAnsi" w:eastAsia="Calibri" w:hAnsiTheme="minorHAnsi" w:cstheme="minorHAnsi"/>
                <w:i/>
                <w:iCs/>
                <w:lang w:val="en-AU"/>
              </w:rPr>
            </w:pPr>
            <w:r w:rsidRPr="00D643AB">
              <w:rPr>
                <w:rFonts w:asciiTheme="minorHAnsi" w:eastAsia="Calibri" w:hAnsiTheme="minorHAnsi" w:cstheme="minorHAnsi"/>
                <w:i/>
                <w:iCs/>
                <w:lang w:val="en-AU"/>
              </w:rPr>
              <w:t xml:space="preserve">Make a </w:t>
            </w:r>
            <w:r w:rsidR="00695F3B" w:rsidRPr="00D643AB">
              <w:rPr>
                <w:rFonts w:asciiTheme="minorHAnsi" w:eastAsia="Calibri" w:hAnsiTheme="minorHAnsi" w:cstheme="minorHAnsi"/>
                <w:i/>
                <w:iCs/>
                <w:lang w:val="en-AU"/>
              </w:rPr>
              <w:t>w</w:t>
            </w:r>
            <w:r w:rsidRPr="00D643AB">
              <w:rPr>
                <w:rFonts w:asciiTheme="minorHAnsi" w:eastAsia="Calibri" w:hAnsiTheme="minorHAnsi" w:cstheme="minorHAnsi"/>
                <w:i/>
                <w:iCs/>
                <w:lang w:val="en-AU"/>
              </w:rPr>
              <w:t>ish</w:t>
            </w:r>
          </w:p>
        </w:tc>
      </w:tr>
    </w:tbl>
    <w:p w14:paraId="095386E4" w14:textId="77777777" w:rsidR="000F0CCD" w:rsidRPr="00F940D4" w:rsidRDefault="000F0CCD">
      <w:pPr>
        <w:rPr>
          <w:rFonts w:asciiTheme="minorHAnsi" w:hAnsiTheme="minorHAnsi" w:cstheme="minorHAnsi"/>
          <w:i/>
          <w:lang w:val="en-AU"/>
        </w:rPr>
      </w:pPr>
    </w:p>
    <w:p w14:paraId="646A9AC3" w14:textId="77777777" w:rsidR="000F0CCD" w:rsidRPr="00F940D4" w:rsidRDefault="000F0CCD" w:rsidP="000F0CCD">
      <w:pPr>
        <w:spacing w:after="0"/>
        <w:rPr>
          <w:rFonts w:asciiTheme="minorHAnsi" w:hAnsiTheme="minorHAnsi" w:cstheme="minorHAnsi"/>
          <w:i/>
          <w:lang w:val="en-AU"/>
        </w:rPr>
      </w:pPr>
      <w:r w:rsidRPr="00F940D4">
        <w:rPr>
          <w:rFonts w:asciiTheme="minorHAnsi" w:hAnsiTheme="minorHAnsi" w:cstheme="minorHAnsi"/>
          <w:i/>
          <w:lang w:val="en-AU"/>
        </w:rPr>
        <w:t>Body of unit</w:t>
      </w:r>
    </w:p>
    <w:p w14:paraId="68C0250C" w14:textId="77777777" w:rsidR="000F0CCD" w:rsidRPr="00F940D4" w:rsidRDefault="000F0CCD" w:rsidP="000F0CCD">
      <w:pPr>
        <w:spacing w:after="0"/>
        <w:rPr>
          <w:rFonts w:asciiTheme="minorHAnsi" w:hAnsiTheme="minorHAnsi" w:cstheme="minorHAnsi"/>
          <w:i/>
          <w:lang w:val="en-AU"/>
        </w:rPr>
      </w:pPr>
    </w:p>
    <w:p w14:paraId="2E5A2104" w14:textId="77777777" w:rsidR="000F0CCD" w:rsidRPr="00F940D4" w:rsidRDefault="000F0CCD" w:rsidP="000F0CCD">
      <w:pPr>
        <w:spacing w:after="0"/>
        <w:rPr>
          <w:rFonts w:asciiTheme="minorHAnsi" w:hAnsiTheme="minorHAnsi" w:cstheme="minorHAnsi"/>
          <w:i/>
          <w:lang w:val="en-AU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A0" w:firstRow="1" w:lastRow="0" w:firstColumn="1" w:lastColumn="0" w:noHBand="0" w:noVBand="0"/>
      </w:tblPr>
      <w:tblGrid>
        <w:gridCol w:w="1129"/>
        <w:gridCol w:w="1418"/>
        <w:gridCol w:w="2788"/>
        <w:gridCol w:w="2955"/>
      </w:tblGrid>
      <w:tr w:rsidR="00D36CA6" w:rsidRPr="00F940D4" w14:paraId="33CDFFD6" w14:textId="77777777" w:rsidTr="49A74656">
        <w:tc>
          <w:tcPr>
            <w:tcW w:w="1129" w:type="dxa"/>
            <w:shd w:val="clear" w:color="auto" w:fill="E7E6E6" w:themeFill="background2"/>
          </w:tcPr>
          <w:p w14:paraId="52B16042" w14:textId="70EE5FF5" w:rsidR="000F0CCD" w:rsidRPr="00FA032D" w:rsidRDefault="00F27CFF" w:rsidP="000F0CCD">
            <w:pPr>
              <w:spacing w:after="0"/>
              <w:rPr>
                <w:rFonts w:asciiTheme="minorHAnsi" w:eastAsia="Calibri" w:hAnsiTheme="minorHAnsi" w:cstheme="minorHAnsi"/>
                <w:b/>
                <w:bCs/>
                <w:lang w:val="en-AU"/>
              </w:rPr>
            </w:pPr>
            <w:r>
              <w:rPr>
                <w:rFonts w:asciiTheme="minorHAnsi" w:eastAsia="Calibri" w:hAnsiTheme="minorHAnsi" w:cstheme="minorHAnsi"/>
                <w:b/>
                <w:bCs/>
                <w:lang w:val="en-AU"/>
              </w:rPr>
              <w:t>Time</w:t>
            </w:r>
            <w:r w:rsidR="00C36E6E">
              <w:rPr>
                <w:rFonts w:asciiTheme="minorHAnsi" w:eastAsia="Calibri" w:hAnsiTheme="minorHAnsi" w:cstheme="minorHAnsi"/>
                <w:b/>
                <w:bCs/>
                <w:lang w:val="en-AU"/>
              </w:rPr>
              <w:t xml:space="preserve"> / </w:t>
            </w:r>
            <w:r w:rsidR="00352C16">
              <w:rPr>
                <w:rFonts w:asciiTheme="minorHAnsi" w:eastAsia="Calibri" w:hAnsiTheme="minorHAnsi" w:cstheme="minorHAnsi"/>
                <w:b/>
                <w:bCs/>
                <w:lang w:val="en-AU"/>
              </w:rPr>
              <w:t>learning sequences</w:t>
            </w:r>
          </w:p>
        </w:tc>
        <w:tc>
          <w:tcPr>
            <w:tcW w:w="1418" w:type="dxa"/>
            <w:shd w:val="clear" w:color="auto" w:fill="E7E6E6" w:themeFill="background2"/>
          </w:tcPr>
          <w:p w14:paraId="79C69A97" w14:textId="77777777" w:rsidR="000F0CCD" w:rsidRPr="00FA032D" w:rsidRDefault="00B32710" w:rsidP="000F0CCD">
            <w:pPr>
              <w:spacing w:after="0"/>
              <w:rPr>
                <w:rFonts w:asciiTheme="minorHAnsi" w:eastAsia="Calibri" w:hAnsiTheme="minorHAnsi" w:cstheme="minorHAnsi"/>
                <w:b/>
                <w:bCs/>
                <w:lang w:val="en-AU"/>
              </w:rPr>
            </w:pPr>
            <w:r w:rsidRPr="00FA032D">
              <w:rPr>
                <w:rFonts w:asciiTheme="minorHAnsi" w:eastAsia="Calibri" w:hAnsiTheme="minorHAnsi" w:cstheme="minorHAnsi"/>
                <w:b/>
                <w:bCs/>
                <w:lang w:val="en-AU"/>
              </w:rPr>
              <w:t>Curriculum content</w:t>
            </w:r>
          </w:p>
        </w:tc>
        <w:tc>
          <w:tcPr>
            <w:tcW w:w="2788" w:type="dxa"/>
            <w:shd w:val="clear" w:color="auto" w:fill="E7E6E6" w:themeFill="background2"/>
          </w:tcPr>
          <w:p w14:paraId="53259228" w14:textId="77777777" w:rsidR="000F0CCD" w:rsidRPr="00FA032D" w:rsidRDefault="000F0CCD" w:rsidP="000F0CCD">
            <w:pPr>
              <w:spacing w:after="0"/>
              <w:rPr>
                <w:rFonts w:asciiTheme="minorHAnsi" w:eastAsia="Calibri" w:hAnsiTheme="minorHAnsi" w:cstheme="minorHAnsi"/>
                <w:b/>
                <w:bCs/>
                <w:lang w:val="en-AU"/>
              </w:rPr>
            </w:pPr>
            <w:r w:rsidRPr="00FA032D">
              <w:rPr>
                <w:rFonts w:asciiTheme="minorHAnsi" w:eastAsia="Calibri" w:hAnsiTheme="minorHAnsi" w:cstheme="minorHAnsi"/>
                <w:b/>
                <w:bCs/>
                <w:lang w:val="en-AU"/>
              </w:rPr>
              <w:t>Teaching, learning and assessment</w:t>
            </w:r>
          </w:p>
        </w:tc>
        <w:tc>
          <w:tcPr>
            <w:tcW w:w="2955" w:type="dxa"/>
            <w:shd w:val="clear" w:color="auto" w:fill="E7E6E6" w:themeFill="background2"/>
          </w:tcPr>
          <w:p w14:paraId="6364F9BF" w14:textId="77777777" w:rsidR="000F0CCD" w:rsidRPr="00FA032D" w:rsidRDefault="000F0CCD" w:rsidP="000F0CCD">
            <w:pPr>
              <w:spacing w:after="0"/>
              <w:rPr>
                <w:rFonts w:asciiTheme="minorHAnsi" w:eastAsia="Calibri" w:hAnsiTheme="minorHAnsi" w:cstheme="minorHAnsi"/>
                <w:b/>
                <w:bCs/>
                <w:lang w:val="en-AU"/>
              </w:rPr>
            </w:pPr>
            <w:r w:rsidRPr="00FA032D">
              <w:rPr>
                <w:rFonts w:asciiTheme="minorHAnsi" w:eastAsia="Calibri" w:hAnsiTheme="minorHAnsi" w:cstheme="minorHAnsi"/>
                <w:b/>
                <w:bCs/>
                <w:lang w:val="en-AU"/>
              </w:rPr>
              <w:t>Adjustments and extensions</w:t>
            </w:r>
          </w:p>
        </w:tc>
      </w:tr>
      <w:tr w:rsidR="00D36CA6" w:rsidRPr="00F940D4" w14:paraId="1337D9F2" w14:textId="77777777" w:rsidTr="49A74656">
        <w:tc>
          <w:tcPr>
            <w:tcW w:w="1129" w:type="dxa"/>
          </w:tcPr>
          <w:p w14:paraId="363E92C4" w14:textId="46CFDD5C" w:rsidR="00A81133" w:rsidRDefault="00A8113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re-test</w:t>
            </w:r>
          </w:p>
          <w:p w14:paraId="4F0458DC" w14:textId="77777777" w:rsidR="0095224F" w:rsidRDefault="00A8113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5-10 </w:t>
            </w:r>
            <w:r w:rsidR="000B460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minutes per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child</w:t>
            </w:r>
            <w:r w:rsidR="00C814C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2DC34032" w14:textId="77777777" w:rsidR="004C6D57" w:rsidRDefault="004C6D5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A2DFA1F" w14:textId="77777777" w:rsidR="004C6D57" w:rsidRDefault="004C6D5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C128A3D" w14:textId="5E47244B" w:rsidR="004C6D57" w:rsidRPr="006A0511" w:rsidRDefault="004C6D5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1418" w:type="dxa"/>
          </w:tcPr>
          <w:p w14:paraId="14D6D7CE" w14:textId="77777777" w:rsidR="0095224F" w:rsidRDefault="00431DA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</w:t>
            </w:r>
            <w:r w:rsidR="009F100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FLA08</w:t>
            </w:r>
          </w:p>
          <w:p w14:paraId="0E9AF1EF" w14:textId="0EAA9DFA" w:rsidR="007E35CB" w:rsidRPr="00584D61" w:rsidRDefault="00584D61" w:rsidP="000F0CCD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584D61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VOCAB-01</w:t>
            </w:r>
          </w:p>
          <w:p w14:paraId="534D834D" w14:textId="2B50DC11" w:rsidR="009F1009" w:rsidRDefault="009F100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</w:t>
            </w:r>
            <w:r w:rsidR="00C15F6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FLA</w:t>
            </w:r>
            <w:r w:rsidR="00C0780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0</w:t>
            </w:r>
            <w:r w:rsidR="00C15F6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6</w:t>
            </w:r>
          </w:p>
          <w:p w14:paraId="1442EE00" w14:textId="7B9962CD" w:rsidR="00C15F69" w:rsidRDefault="008A342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8A342D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REFLU-01</w:t>
            </w:r>
          </w:p>
          <w:p w14:paraId="36519654" w14:textId="77777777" w:rsidR="00C15F69" w:rsidRDefault="00C15F6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E4E138F" w14:textId="5DAD7633" w:rsidR="00C15F69" w:rsidRPr="006A0511" w:rsidRDefault="00C15F6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2788" w:type="dxa"/>
          </w:tcPr>
          <w:p w14:paraId="385A0A0F" w14:textId="375DACEB" w:rsidR="0095224F" w:rsidRPr="006A0511" w:rsidRDefault="0067263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re-test</w:t>
            </w:r>
            <w:r w:rsidR="00CB3C5E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7333EB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vocabulary, high-frequency words</w:t>
            </w:r>
            <w:r w:rsidR="003D26B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from text</w:t>
            </w:r>
            <w:r w:rsidR="007333EB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4A59BECF" w14:textId="1FBF9514" w:rsidR="007333EB" w:rsidRDefault="0067263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re-test</w:t>
            </w:r>
            <w:r w:rsidR="007333EB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oral reading passage from text</w:t>
            </w:r>
            <w:r w:rsidR="003C398C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appendix 1)</w:t>
            </w:r>
          </w:p>
          <w:p w14:paraId="14514725" w14:textId="52E16119" w:rsidR="007A4941" w:rsidRPr="006A0511" w:rsidRDefault="003906C9" w:rsidP="004C6D57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7E06A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Map </w:t>
            </w:r>
            <w:r w:rsidR="0073269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.</w:t>
            </w:r>
            <w:r w:rsidR="007E06A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oral reading </w:t>
            </w:r>
            <w:hyperlink r:id="rId12" w:history="1">
              <w:r w:rsidR="007E06A9" w:rsidRPr="006656F9">
                <w:rPr>
                  <w:rStyle w:val="Hyperlink"/>
                  <w:rFonts w:asciiTheme="minorHAnsi" w:eastAsia="Calibri" w:hAnsiTheme="minorHAnsi" w:cstheme="minorHAnsi"/>
                  <w:sz w:val="22"/>
                  <w:szCs w:val="22"/>
                  <w:lang w:val="en-AU"/>
                </w:rPr>
                <w:t>NLLP</w:t>
              </w:r>
              <w:r w:rsidR="009E7730" w:rsidRPr="006656F9">
                <w:rPr>
                  <w:rStyle w:val="Hyperlink"/>
                  <w:rFonts w:asciiTheme="minorHAnsi" w:eastAsia="Calibri" w:hAnsiTheme="minorHAnsi" w:cstheme="minorHAnsi"/>
                  <w:sz w:val="22"/>
                  <w:szCs w:val="22"/>
                  <w:lang w:val="en-AU"/>
                </w:rPr>
                <w:t>V3</w:t>
              </w:r>
            </w:hyperlink>
            <w:r w:rsidR="009E773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AC07F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KW</w:t>
            </w:r>
            <w:r w:rsidR="00D716F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25</w:t>
            </w:r>
            <w:r w:rsidR="00AC07F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, </w:t>
            </w:r>
            <w:proofErr w:type="spellStart"/>
            <w:r w:rsidR="003D26B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FlY</w:t>
            </w:r>
            <w:proofErr w:type="spellEnd"/>
            <w:r w:rsidR="00BC5F5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6656F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28</w:t>
            </w:r>
            <w:r w:rsidR="00C6526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</w:tc>
        <w:tc>
          <w:tcPr>
            <w:tcW w:w="2955" w:type="dxa"/>
          </w:tcPr>
          <w:p w14:paraId="0D230307" w14:textId="0790F550" w:rsidR="0095224F" w:rsidRPr="00F940D4" w:rsidRDefault="006B0CFC" w:rsidP="000F0CCD">
            <w:pPr>
              <w:spacing w:after="0"/>
              <w:rPr>
                <w:rFonts w:asciiTheme="minorHAnsi" w:eastAsia="Calibri" w:hAnsiTheme="minorHAnsi" w:cstheme="minorHAnsi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. a</w:t>
            </w:r>
            <w:r w:rsidR="00F24B03" w:rsidRPr="00AB70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sess</w:t>
            </w:r>
            <w:r w:rsidR="00C814C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s</w:t>
            </w:r>
            <w:r w:rsidR="00F24B03" w:rsidRPr="00AB70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055F1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. 1-1.</w:t>
            </w:r>
            <w:r w:rsidR="00F24B03" w:rsidRPr="00AB70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DA00D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hoose</w:t>
            </w:r>
            <w:r w:rsidR="002B71D0" w:rsidRPr="00AB70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0717E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 </w:t>
            </w:r>
            <w:r w:rsidR="002B71D0" w:rsidRPr="00AB70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ime </w:t>
            </w:r>
            <w:r w:rsidR="00A0353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.</w:t>
            </w:r>
            <w:r w:rsidR="002B71D0" w:rsidRPr="00AB70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53734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re </w:t>
            </w:r>
            <w:r w:rsidR="000717E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engaged in </w:t>
            </w:r>
            <w:r w:rsidR="000717ED" w:rsidRPr="00AB70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ndependent</w:t>
            </w:r>
            <w:r w:rsidR="002B71D0" w:rsidRPr="00AB70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group activities. </w:t>
            </w:r>
          </w:p>
        </w:tc>
      </w:tr>
      <w:tr w:rsidR="00D36CA6" w:rsidRPr="00F940D4" w14:paraId="4A70ED09" w14:textId="77777777" w:rsidTr="49A74656">
        <w:tc>
          <w:tcPr>
            <w:tcW w:w="1129" w:type="dxa"/>
          </w:tcPr>
          <w:p w14:paraId="10FE3EF8" w14:textId="0AE198E4" w:rsidR="003E5851" w:rsidRDefault="007E6E5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1</w:t>
            </w:r>
            <w:r w:rsidR="00D3609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</w:p>
          <w:p w14:paraId="25AF1890" w14:textId="77777777" w:rsidR="00D87E05" w:rsidRDefault="00D87E05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6FE18636" w14:textId="1B2A5EA1" w:rsidR="00D9159D" w:rsidRDefault="00D9159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2 lessons</w:t>
            </w:r>
          </w:p>
          <w:p w14:paraId="31F2090C" w14:textId="77777777" w:rsidR="002534ED" w:rsidRDefault="002534E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30AC2720" w14:textId="21034B54" w:rsidR="003E5851" w:rsidRDefault="003E585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1 lesson </w:t>
            </w:r>
            <w:r w:rsidR="00D202A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he story of </w:t>
            </w:r>
            <w:r w:rsidR="00D202A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 xml:space="preserve">Aladdin’s Lamp. </w:t>
            </w:r>
          </w:p>
          <w:p w14:paraId="5A502D3F" w14:textId="77777777" w:rsidR="003E5851" w:rsidRDefault="003E585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063D17A" w14:textId="16D689BE" w:rsidR="003E5851" w:rsidRPr="006A0511" w:rsidRDefault="003E585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1 lesson </w:t>
            </w:r>
            <w:r w:rsidR="00E44A3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modelled, guided independent writing about story</w:t>
            </w:r>
            <w:r w:rsidR="008816F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pre-test writing task)</w:t>
            </w:r>
            <w:r w:rsidR="00E44A3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</w:p>
          <w:p w14:paraId="254E9EB8" w14:textId="77777777" w:rsidR="000F0CCD" w:rsidRPr="006A0511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542BD262" w14:textId="77777777" w:rsidR="000F0CCD" w:rsidRPr="006A0511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3032E144" w14:textId="77777777" w:rsidR="000F0CCD" w:rsidRPr="006A0511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2AF8BFD3" w14:textId="77777777" w:rsidR="000F0CCD" w:rsidRPr="006A0511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23E3DE7E" w14:textId="77777777" w:rsidR="000F0CCD" w:rsidRPr="006A0511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7DB3D45" w14:textId="77777777" w:rsidR="000F0CCD" w:rsidRPr="006A0511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30CA746E" w14:textId="77777777" w:rsidR="000F0CCD" w:rsidRPr="006A0511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61E17D3F" w14:textId="77777777" w:rsidR="00B32710" w:rsidRPr="006A0511" w:rsidRDefault="00B3271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1418" w:type="dxa"/>
          </w:tcPr>
          <w:p w14:paraId="2732F539" w14:textId="77777777" w:rsidR="000F0CCD" w:rsidRDefault="00173595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AC9</w:t>
            </w:r>
            <w:r w:rsidR="00285FE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FLE01</w:t>
            </w:r>
          </w:p>
          <w:p w14:paraId="4BBA2A89" w14:textId="4C2EE3FD" w:rsidR="00285FEF" w:rsidRPr="00FB4069" w:rsidRDefault="00FB4069" w:rsidP="000F0CCD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FB4069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OLC-01</w:t>
            </w:r>
          </w:p>
          <w:p w14:paraId="28F990C6" w14:textId="77777777" w:rsidR="00285FEF" w:rsidRDefault="00285FE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8DDBBC0" w14:textId="77777777" w:rsidR="00285FEF" w:rsidRDefault="00285FE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E</w:t>
            </w:r>
            <w:r w:rsidR="00B40E1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FLE02</w:t>
            </w:r>
          </w:p>
          <w:p w14:paraId="4C74D2EF" w14:textId="64550678" w:rsidR="00B05766" w:rsidRPr="001B23B1" w:rsidRDefault="00F73215" w:rsidP="000F0CCD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1B23B1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UARL-01</w:t>
            </w:r>
          </w:p>
          <w:p w14:paraId="2A9666A3" w14:textId="77777777" w:rsidR="00B05766" w:rsidRDefault="00B0576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11B620B6" w14:textId="77777777" w:rsidR="00B05766" w:rsidRDefault="00B0576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277D1407" w14:textId="77777777" w:rsidR="00B05766" w:rsidRDefault="00B0576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16AA41F" w14:textId="77777777" w:rsidR="00B05766" w:rsidRDefault="00B0576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EA70C02" w14:textId="77777777" w:rsidR="00B05766" w:rsidRDefault="00B0576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2106C793" w14:textId="77777777" w:rsidR="00B05766" w:rsidRDefault="00B0576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066EBCDF" w14:textId="77777777" w:rsidR="00B05766" w:rsidRDefault="00B0576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092F438D" w14:textId="77777777" w:rsidR="00B05766" w:rsidRDefault="006E636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EFLE05</w:t>
            </w:r>
          </w:p>
          <w:p w14:paraId="20323EF7" w14:textId="77777777" w:rsidR="001B23B1" w:rsidRPr="00FB4069" w:rsidRDefault="001B23B1" w:rsidP="001B23B1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FB4069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OLC-01</w:t>
            </w:r>
          </w:p>
          <w:p w14:paraId="1370C438" w14:textId="77777777" w:rsidR="00607212" w:rsidRDefault="0060721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55EA6D07" w14:textId="77777777" w:rsidR="00607212" w:rsidRDefault="0060721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58987280" w14:textId="77777777" w:rsidR="00607212" w:rsidRDefault="0060721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5FA8D235" w14:textId="77777777" w:rsidR="00607212" w:rsidRDefault="0060721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88FDAC3" w14:textId="77777777" w:rsidR="00607212" w:rsidRDefault="0060721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69133C45" w14:textId="04646E87" w:rsidR="005D7091" w:rsidRDefault="005D709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</w:t>
            </w:r>
            <w:r w:rsidR="00E30D1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9</w:t>
            </w:r>
            <w:r w:rsidR="00BF559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FLY02</w:t>
            </w:r>
          </w:p>
          <w:p w14:paraId="00FA90D5" w14:textId="61FEE8CF" w:rsidR="00BF5590" w:rsidRPr="00913754" w:rsidRDefault="00913754" w:rsidP="000F0CCD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913754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VOCAB-01</w:t>
            </w:r>
          </w:p>
          <w:p w14:paraId="2A4A7810" w14:textId="77777777" w:rsidR="00683425" w:rsidRDefault="00683425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673A1472" w14:textId="77777777" w:rsidR="00683425" w:rsidRDefault="00683425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5138A3A6" w14:textId="05ECC479" w:rsidR="00607212" w:rsidRDefault="0060721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</w:t>
            </w:r>
            <w:r w:rsidR="00AA605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FLA0</w:t>
            </w:r>
            <w:r w:rsidR="00D50A5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7</w:t>
            </w:r>
          </w:p>
          <w:p w14:paraId="7BFDC394" w14:textId="77777777" w:rsidR="009A71CA" w:rsidRPr="001B23B1" w:rsidRDefault="009A71CA" w:rsidP="009A71CA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1B23B1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UARL-01</w:t>
            </w:r>
          </w:p>
          <w:p w14:paraId="4C89A17D" w14:textId="77777777" w:rsidR="00287184" w:rsidRDefault="0028718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EFLA08</w:t>
            </w:r>
          </w:p>
          <w:p w14:paraId="210A2FDB" w14:textId="11AC669E" w:rsidR="007B7300" w:rsidRPr="00EF583A" w:rsidRDefault="007B7300" w:rsidP="000F0CCD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EF583A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CWT</w:t>
            </w:r>
            <w:r w:rsidR="00EF583A" w:rsidRPr="00EF583A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-01</w:t>
            </w:r>
          </w:p>
          <w:p w14:paraId="228EB933" w14:textId="248DBE8F" w:rsidR="00A33CA4" w:rsidRPr="006A0511" w:rsidRDefault="00A33CA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AMUFP01</w:t>
            </w:r>
          </w:p>
        </w:tc>
        <w:tc>
          <w:tcPr>
            <w:tcW w:w="2788" w:type="dxa"/>
          </w:tcPr>
          <w:p w14:paraId="152D01EB" w14:textId="77777777" w:rsidR="00FE77E5" w:rsidRDefault="00BA5E9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LI: Retell story of Aladd</w:t>
            </w:r>
            <w:r w:rsidR="00FE77E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n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in words/ pictures. </w:t>
            </w:r>
          </w:p>
          <w:p w14:paraId="443D6ED2" w14:textId="10472A43" w:rsidR="000F0CCD" w:rsidRPr="006A0511" w:rsidRDefault="00F85E3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DB48DA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alk about the role of </w:t>
            </w:r>
            <w:r w:rsidR="00161A86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fairy tales</w:t>
            </w:r>
            <w:r w:rsidR="00DB48DA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nd how they convey a message</w:t>
            </w:r>
            <w:r w:rsidR="00F9360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/ lesson</w:t>
            </w:r>
            <w:r w:rsidR="0098099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="00DB48DA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5B2B56E2" w14:textId="7B23C9F3" w:rsidR="001A57B8" w:rsidRPr="006A0511" w:rsidRDefault="00F85E3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1A57B8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sk children if they have any favourite fairy tales</w:t>
            </w:r>
            <w:r w:rsidR="00FA3D05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  <w:r w:rsidR="00F5197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“</w:t>
            </w:r>
            <w:r w:rsidR="00FA3D05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hy</w:t>
            </w:r>
            <w:r w:rsidR="00A0353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do they like </w:t>
            </w:r>
            <w:r w:rsidR="00465A2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hat 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fairy</w:t>
            </w:r>
            <w:r w:rsidR="00465A2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ale?</w:t>
            </w:r>
            <w:r w:rsidR="00F5197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”</w:t>
            </w:r>
          </w:p>
          <w:p w14:paraId="653B9DD8" w14:textId="00EF775A" w:rsidR="007E04E4" w:rsidRDefault="00F941C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AA30E4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ell the story of </w:t>
            </w:r>
            <w:r w:rsidR="00AA30E4" w:rsidRPr="003E6950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Aladdin’s Lamp</w:t>
            </w:r>
            <w:r w:rsidR="00AA30E4" w:rsidRPr="003E695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o the </w:t>
            </w:r>
            <w:r w:rsidR="006769E5" w:rsidRPr="003E695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</w:t>
            </w:r>
            <w:r w:rsidR="006769E5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lass</w:t>
            </w:r>
            <w:r w:rsidR="00AF383D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or view from </w:t>
            </w:r>
            <w:r w:rsidR="00161A86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YouTube</w:t>
            </w:r>
            <w:r w:rsidR="006769E5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  <w:r w:rsidR="009B2B8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     </w:t>
            </w:r>
            <w:r w:rsidR="00D124F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                          </w:t>
            </w:r>
            <w:r w:rsidR="00D12D8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   </w:t>
            </w:r>
            <w:r w:rsidR="009B2B8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6769E5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Discuss</w:t>
            </w:r>
            <w:r w:rsidR="009B2B8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</w:t>
            </w:r>
            <w:r w:rsidR="006769E5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“What did Aladdin wish for? </w:t>
            </w:r>
            <w:r w:rsidR="00BD5AD9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hat did his uncle wish for?</w:t>
            </w:r>
            <w:r w:rsidR="007F50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”</w:t>
            </w:r>
            <w:r w:rsidR="00BD5AD9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7A451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A671F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                       </w:t>
            </w:r>
            <w:r w:rsidR="008E160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  </w:t>
            </w:r>
            <w:r w:rsidR="007A451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D12D8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dentify the</w:t>
            </w:r>
            <w:r w:rsidR="00BD5AD9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BC1FF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begin</w:t>
            </w:r>
            <w:r w:rsidR="007A451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ning</w:t>
            </w:r>
            <w:r w:rsidR="00BC1FF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/ </w:t>
            </w:r>
            <w:r w:rsidR="007A451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middle/ </w:t>
            </w:r>
            <w:r w:rsidR="00BD5AD9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nd</w:t>
            </w:r>
            <w:r w:rsidR="007F50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of story</w:t>
            </w:r>
            <w:r w:rsidR="0054054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0A79364D" w14:textId="68FF7A46" w:rsidR="001F147E" w:rsidRDefault="006F27B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453576">
              <w:rPr>
                <w:rFonts w:asciiTheme="minorHAnsi" w:eastAsia="Calibri" w:hAnsiTheme="minorHAnsi" w:cstheme="minorHAnsi"/>
                <w:sz w:val="22"/>
                <w:szCs w:val="22"/>
                <w:highlight w:val="cyan"/>
                <w:lang w:val="en-AU"/>
              </w:rPr>
              <w:t>Pre-test</w:t>
            </w:r>
            <w:r w:rsidR="0099559D" w:rsidRPr="00453576">
              <w:rPr>
                <w:rFonts w:asciiTheme="minorHAnsi" w:eastAsia="Calibri" w:hAnsiTheme="minorHAnsi" w:cstheme="minorHAnsi"/>
                <w:sz w:val="22"/>
                <w:szCs w:val="22"/>
                <w:highlight w:val="cyan"/>
                <w:lang w:val="en-AU"/>
              </w:rPr>
              <w:t xml:space="preserve"> writing task</w:t>
            </w:r>
            <w:r w:rsidR="0054054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  <w:r w:rsidR="0099559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3A3AB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6A78A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     </w:t>
            </w:r>
            <w:r w:rsidR="003A3AB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45357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AB091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Orally retell story of Aladdin. </w:t>
            </w:r>
            <w:r w:rsidR="00C0436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Discuss story. </w:t>
            </w:r>
          </w:p>
          <w:p w14:paraId="313CFE32" w14:textId="33D4855F" w:rsidR="00BF381A" w:rsidRDefault="001F147E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AB091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. models</w:t>
            </w:r>
            <w:r w:rsidR="0017031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 short</w:t>
            </w:r>
            <w:r w:rsidR="002B64C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</w:t>
            </w:r>
            <w:r w:rsidR="0017031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8A3E0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written </w:t>
            </w:r>
            <w:r w:rsidR="0017031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ext</w:t>
            </w:r>
            <w:r w:rsidR="0069329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, retelling </w:t>
            </w:r>
            <w:r w:rsidR="00693299" w:rsidRPr="00693299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Aladdin</w:t>
            </w:r>
            <w:r w:rsidR="0069329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, </w:t>
            </w:r>
            <w:r w:rsidR="0017031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on I</w:t>
            </w:r>
            <w:r w:rsidR="008A3E0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B.</w:t>
            </w:r>
            <w:r w:rsidR="00AB091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27FB5EAE" w14:textId="77777777" w:rsidR="00F457AE" w:rsidRDefault="00BF381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0D035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.</w:t>
            </w:r>
            <w:r w:rsidR="00E531E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discusses,</w:t>
            </w:r>
            <w:r w:rsidR="000D035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write</w:t>
            </w:r>
            <w:r w:rsidR="00CF37F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</w:t>
            </w:r>
            <w:r w:rsidR="00504EE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 </w:t>
            </w:r>
            <w:r w:rsidR="0074140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list</w:t>
            </w:r>
            <w:r w:rsidR="00504EE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of vocab. </w:t>
            </w:r>
            <w:r w:rsidR="004144D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f</w:t>
            </w:r>
            <w:r w:rsidR="00504EE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om text on IWB</w:t>
            </w:r>
            <w:r w:rsidR="0074140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</w:t>
            </w:r>
            <w:r w:rsidR="0011500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s</w:t>
            </w:r>
            <w:r w:rsidR="0080137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8027D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n authoritative</w:t>
            </w:r>
            <w:r w:rsidR="0080137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source for S. writing. </w:t>
            </w:r>
            <w:r w:rsidR="0045357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E531E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  </w:t>
            </w:r>
          </w:p>
          <w:p w14:paraId="25D93E92" w14:textId="716C0629" w:rsidR="004144DE" w:rsidRDefault="0045357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4A579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Read </w:t>
            </w:r>
            <w:r w:rsidR="00B236F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ext </w:t>
            </w:r>
            <w:r w:rsidR="004A579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ogether. </w:t>
            </w:r>
          </w:p>
          <w:p w14:paraId="53776569" w14:textId="0CDD2519" w:rsidR="00CC7E1C" w:rsidRDefault="004144DE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4A579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Guide </w:t>
            </w:r>
            <w:r w:rsidR="00737D0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.</w:t>
            </w:r>
            <w:r w:rsidR="004A579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in writing a short text together. </w:t>
            </w:r>
          </w:p>
          <w:p w14:paraId="58638ECD" w14:textId="410E0CD1" w:rsidR="00D04218" w:rsidRPr="006A0511" w:rsidRDefault="00CC7E1C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13373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S. </w:t>
            </w:r>
            <w:r w:rsidR="008A3E0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2F693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independently draw/ write/ 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ead</w:t>
            </w:r>
            <w:r w:rsidR="00F1549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/ share</w:t>
            </w:r>
            <w:r w:rsidR="002F693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7A3D7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heir texts</w:t>
            </w:r>
            <w:r w:rsidR="002F693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bout </w:t>
            </w:r>
            <w:r w:rsidR="002F693B" w:rsidRPr="003E6950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Aladdin</w:t>
            </w:r>
            <w:r w:rsidR="002F693B" w:rsidRPr="003E695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="002F693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</w:tc>
        <w:tc>
          <w:tcPr>
            <w:tcW w:w="2955" w:type="dxa"/>
          </w:tcPr>
          <w:p w14:paraId="24AA46B4" w14:textId="26EA0623" w:rsidR="00CD4E4A" w:rsidRPr="003E6950" w:rsidRDefault="00A22123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lastRenderedPageBreak/>
              <w:t>-</w:t>
            </w:r>
            <w:r w:rsidR="00337E96" w:rsidRPr="003E6950">
              <w:rPr>
                <w:rFonts w:ascii="Calibri" w:eastAsia="Calibri" w:hAnsi="Calibri" w:cs="Calibri"/>
                <w:i/>
                <w:iCs/>
                <w:sz w:val="22"/>
                <w:szCs w:val="22"/>
                <w:lang w:val="en-AU"/>
              </w:rPr>
              <w:t>Aladdin</w:t>
            </w:r>
            <w:r w:rsidR="00337E96" w:rsidRPr="003E6950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is a traditional tale. Choose a</w:t>
            </w:r>
            <w:r w:rsidR="00105C32" w:rsidRPr="003E6950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n oral retelling, </w:t>
            </w:r>
            <w:r w:rsidR="00955EDC" w:rsidRPr="003E6950">
              <w:rPr>
                <w:rFonts w:ascii="Calibri" w:eastAsia="Calibri" w:hAnsi="Calibri" w:cs="Calibri"/>
                <w:sz w:val="22"/>
                <w:szCs w:val="22"/>
                <w:lang w:val="en-AU"/>
              </w:rPr>
              <w:t>book</w:t>
            </w:r>
            <w:r w:rsidR="001F147E" w:rsidRPr="003E6950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or multimodal text </w:t>
            </w:r>
            <w:r w:rsidR="00337E96" w:rsidRPr="003E6950">
              <w:rPr>
                <w:rFonts w:ascii="Calibri" w:eastAsia="Calibri" w:hAnsi="Calibri" w:cs="Calibri"/>
                <w:sz w:val="22"/>
                <w:szCs w:val="22"/>
                <w:lang w:val="en-AU"/>
              </w:rPr>
              <w:t>version that suits you/ your students</w:t>
            </w:r>
            <w:r w:rsidR="006F27B3" w:rsidRPr="003E6950">
              <w:rPr>
                <w:rFonts w:ascii="Calibri" w:eastAsia="Calibri" w:hAnsi="Calibri" w:cs="Calibri"/>
                <w:sz w:val="22"/>
                <w:szCs w:val="22"/>
                <w:lang w:val="en-AU"/>
              </w:rPr>
              <w:t>.</w:t>
            </w:r>
          </w:p>
          <w:p w14:paraId="1595874A" w14:textId="77777777" w:rsidR="00CD4E4A" w:rsidRPr="003E6950" w:rsidRDefault="00CD4E4A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</w:p>
          <w:p w14:paraId="2473DA4E" w14:textId="70B8DC67" w:rsidR="00CD4E4A" w:rsidRPr="007E3F14" w:rsidRDefault="00C341A1" w:rsidP="00CD4E4A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3E6950">
              <w:rPr>
                <w:rFonts w:ascii="Calibri" w:eastAsia="Calibri" w:hAnsi="Calibri" w:cs="Calibri"/>
                <w:sz w:val="22"/>
                <w:szCs w:val="22"/>
                <w:lang w:val="en-AU"/>
              </w:rPr>
              <w:t>-</w:t>
            </w:r>
            <w:r w:rsidR="00CD4E4A" w:rsidRPr="003E6950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T-Series Kids Hut. Aladdin and the Magic Lamp. </w:t>
            </w:r>
            <w:proofErr w:type="spellStart"/>
            <w:r w:rsidR="00CD4E4A" w:rsidRPr="003E6950">
              <w:rPr>
                <w:rFonts w:ascii="Calibri" w:eastAsia="Calibri" w:hAnsi="Calibri" w:cs="Calibri"/>
                <w:i/>
                <w:iCs/>
                <w:sz w:val="22"/>
                <w:szCs w:val="22"/>
                <w:lang w:val="en-AU"/>
              </w:rPr>
              <w:t>Youtube</w:t>
            </w:r>
            <w:proofErr w:type="spellEnd"/>
            <w:r w:rsidR="00CD4E4A" w:rsidRPr="003E6950">
              <w:rPr>
                <w:rFonts w:ascii="Calibri" w:eastAsia="Calibri" w:hAnsi="Calibri" w:cs="Calibri"/>
                <w:sz w:val="22"/>
                <w:szCs w:val="22"/>
                <w:lang w:val="en-AU"/>
              </w:rPr>
              <w:t>.</w:t>
            </w:r>
            <w:r w:rsidR="00CD4E4A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</w:t>
            </w:r>
            <w:hyperlink r:id="rId13" w:history="1">
              <w:r w:rsidR="00CD4E4A" w:rsidRPr="007E3F14">
                <w:rPr>
                  <w:rStyle w:val="Hyperlink"/>
                  <w:rFonts w:ascii="Calibri" w:eastAsia="Calibri" w:hAnsi="Calibri" w:cs="Calibri"/>
                  <w:sz w:val="22"/>
                  <w:szCs w:val="22"/>
                  <w:lang w:val="en-AU"/>
                </w:rPr>
                <w:t>https://youtu.be/u7ZHUii5b50</w:t>
              </w:r>
            </w:hyperlink>
          </w:p>
          <w:p w14:paraId="41EC2C91" w14:textId="33671B78" w:rsidR="000F0CCD" w:rsidRDefault="006F27B3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lastRenderedPageBreak/>
              <w:t xml:space="preserve"> </w:t>
            </w:r>
          </w:p>
          <w:p w14:paraId="30A949E9" w14:textId="7EEC5745" w:rsidR="00FE77E5" w:rsidRPr="007E3F14" w:rsidRDefault="00C341A1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>
              <w:rPr>
                <w:rFonts w:ascii="Calibri" w:eastAsia="Calibri" w:hAnsi="Calibri" w:cs="Calibri"/>
                <w:sz w:val="22"/>
                <w:szCs w:val="22"/>
                <w:lang w:val="en-AU"/>
              </w:rPr>
              <w:t>-</w:t>
            </w:r>
            <w:r w:rsidR="007C77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>Extension</w:t>
            </w:r>
            <w:r w:rsidR="0084566A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/ additional </w:t>
            </w:r>
            <w:r w:rsidR="00084689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activity: </w:t>
            </w:r>
            <w:hyperlink r:id="rId14" w:history="1">
              <w:r w:rsidR="00084689" w:rsidRPr="00A3147A">
                <w:rPr>
                  <w:rStyle w:val="Hyperlink"/>
                  <w:rFonts w:ascii="Calibri" w:eastAsia="Calibri" w:hAnsi="Calibri" w:cs="Calibri"/>
                  <w:sz w:val="22"/>
                  <w:szCs w:val="22"/>
                  <w:lang w:val="en-AU"/>
                </w:rPr>
                <w:t>3 Little Pigs digital text</w:t>
              </w:r>
            </w:hyperlink>
            <w:r w:rsidR="00A16ABB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</w:t>
            </w:r>
          </w:p>
          <w:p w14:paraId="2E54FB37" w14:textId="77777777" w:rsidR="001F147E" w:rsidRPr="007E3F14" w:rsidRDefault="001F147E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</w:p>
          <w:p w14:paraId="724E25BD" w14:textId="77777777" w:rsidR="00FB1ADF" w:rsidRPr="007E3F14" w:rsidRDefault="00FB1ADF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</w:p>
          <w:p w14:paraId="271FC600" w14:textId="77777777" w:rsidR="00FB1ADF" w:rsidRPr="007E3F14" w:rsidRDefault="00FB1ADF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</w:p>
          <w:p w14:paraId="3A37A26E" w14:textId="77777777" w:rsidR="00FB1ADF" w:rsidRPr="007E3F14" w:rsidRDefault="00FB1ADF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</w:p>
          <w:p w14:paraId="75328338" w14:textId="77777777" w:rsidR="00FB1ADF" w:rsidRPr="007E3F14" w:rsidRDefault="00FB1ADF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</w:p>
          <w:p w14:paraId="2B55993A" w14:textId="77777777" w:rsidR="00FB1ADF" w:rsidRPr="007E3F14" w:rsidRDefault="00FB1ADF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</w:p>
          <w:p w14:paraId="0B88DCA5" w14:textId="24A69749" w:rsidR="006F1343" w:rsidRPr="007E3F14" w:rsidRDefault="00796A28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-</w:t>
            </w:r>
            <w:r w:rsidR="007D528A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S.</w:t>
            </w:r>
            <w:r w:rsidR="00FB1ADF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who are not yet writing independently may require </w:t>
            </w:r>
            <w:r w:rsidR="009D7A53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 </w:t>
            </w:r>
            <w:r w:rsidR="00FB1ADF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1-1 scaffolding</w:t>
            </w:r>
            <w:r w:rsidR="0067408E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. They may</w:t>
            </w:r>
            <w:r w:rsidR="00E25A17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draw and </w:t>
            </w:r>
            <w:r w:rsidR="007F153F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talk</w:t>
            </w:r>
            <w:r w:rsidR="00E25A17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about their </w:t>
            </w:r>
            <w:r w:rsidR="00562662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drawing or</w:t>
            </w:r>
            <w:r w:rsidR="007F153F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compose</w:t>
            </w:r>
            <w:r w:rsidR="00B93B24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a combination of pictures and letters/ words. </w:t>
            </w:r>
          </w:p>
          <w:p w14:paraId="12AFBCF0" w14:textId="1E9A78A7" w:rsidR="007C7B7A" w:rsidRPr="007E3F14" w:rsidRDefault="006F1343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-S. stories may be a combination of drawing and writing (Mackenzie &amp; Scull, 2018).</w:t>
            </w:r>
            <w:r w:rsidR="00896363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</w:t>
            </w:r>
          </w:p>
          <w:p w14:paraId="77F8CB99" w14:textId="74F1C213" w:rsidR="00357F00" w:rsidRPr="007E3F14" w:rsidRDefault="00796A28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-</w:t>
            </w:r>
            <w:r w:rsidR="0053541C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S. d</w:t>
            </w:r>
            <w:r w:rsidR="00896363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rawing</w:t>
            </w:r>
            <w:r w:rsidR="00553E5A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</w:t>
            </w:r>
            <w:r w:rsidR="00C72FE5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can</w:t>
            </w:r>
            <w:r w:rsidR="00747A34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be</w:t>
            </w:r>
            <w:r w:rsidR="00553E5A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an important </w:t>
            </w:r>
            <w:r w:rsidR="0014779A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symb</w:t>
            </w:r>
            <w:r w:rsidR="004F44B7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olic</w:t>
            </w:r>
            <w:r w:rsidR="0014779A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meaning making process</w:t>
            </w:r>
            <w:r w:rsidR="000E0D0D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(</w:t>
            </w:r>
            <w:r w:rsidR="003670C7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Klein, </w:t>
            </w:r>
            <w:r w:rsidR="00C37B3C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2018)</w:t>
            </w:r>
            <w:r w:rsidR="005B381E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. </w:t>
            </w:r>
          </w:p>
          <w:p w14:paraId="7E6A2DEE" w14:textId="3148C792" w:rsidR="00357F00" w:rsidRPr="007E3F14" w:rsidRDefault="00C40DB5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-</w:t>
            </w:r>
            <w:r w:rsidR="00357F00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Map S. </w:t>
            </w:r>
            <w:r w:rsidR="002837AB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individual </w:t>
            </w:r>
            <w:r w:rsidR="00357F00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writing progress using </w:t>
            </w:r>
            <w:hyperlink r:id="rId15" w:history="1">
              <w:r w:rsidR="00357F00" w:rsidRPr="007E3F14">
                <w:rPr>
                  <w:rStyle w:val="Hyperlink"/>
                  <w:rFonts w:ascii="Calibri" w:eastAsia="Calibri" w:hAnsi="Calibri" w:cs="Calibri"/>
                  <w:sz w:val="22"/>
                  <w:szCs w:val="22"/>
                  <w:lang w:val="en-AU"/>
                </w:rPr>
                <w:t>NLLP</w:t>
              </w:r>
            </w:hyperlink>
            <w:r w:rsidR="00357F00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</w:t>
            </w:r>
            <w:r w:rsidR="00496895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CrT</w:t>
            </w:r>
            <w:r w:rsidR="008034C1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p41</w:t>
            </w:r>
            <w:r w:rsidR="00820BE6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>.</w:t>
            </w:r>
            <w:r w:rsidR="008034C1"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</w:t>
            </w:r>
          </w:p>
        </w:tc>
      </w:tr>
      <w:tr w:rsidR="00D36CA6" w:rsidRPr="004B337F" w14:paraId="3AFEDA9C" w14:textId="77777777" w:rsidTr="49A74656">
        <w:tc>
          <w:tcPr>
            <w:tcW w:w="1129" w:type="dxa"/>
          </w:tcPr>
          <w:p w14:paraId="0BCF7915" w14:textId="77777777" w:rsidR="00D87E05" w:rsidRDefault="00D9159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2</w:t>
            </w:r>
            <w:r w:rsidR="002534E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</w:p>
          <w:p w14:paraId="05D5F5DE" w14:textId="77777777" w:rsidR="00D87E05" w:rsidRDefault="00D87E05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2F0CE43E" w14:textId="3164DF44" w:rsidR="000F0CCD" w:rsidRDefault="00A5246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1 lesson</w:t>
            </w:r>
            <w:r w:rsidR="00F01F6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plus lots of repeated reading/ singing/ performing</w:t>
            </w:r>
            <w:r w:rsidR="00032C6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0A51F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“</w:t>
            </w:r>
            <w:r w:rsidR="00032C6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tar Light</w:t>
            </w:r>
            <w:r w:rsidR="000A51F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Star Bright”</w:t>
            </w:r>
            <w:r w:rsidR="00F01F6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o build fluency</w:t>
            </w:r>
            <w:r w:rsidR="007C47D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1836B041" w14:textId="05147E8A" w:rsidR="007745D9" w:rsidRDefault="007745D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E472E33" w14:textId="260D7BD5" w:rsidR="007745D9" w:rsidRPr="004B337F" w:rsidRDefault="00D951F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Lots of practice </w:t>
            </w:r>
            <w:r w:rsidR="00B7733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erforming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DF7C5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olfège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hand signs from low to high (like a ladder)</w:t>
            </w:r>
            <w:r w:rsidR="00C935B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C935B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during lesson breaks etc.</w:t>
            </w:r>
          </w:p>
          <w:p w14:paraId="1C9CEA94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ADFF141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03C81852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1418" w:type="dxa"/>
          </w:tcPr>
          <w:p w14:paraId="5FDAB86D" w14:textId="77777777" w:rsidR="000F0CCD" w:rsidRDefault="0020242B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AC9</w:t>
            </w:r>
            <w:r w:rsidR="00561D2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FLE04</w:t>
            </w:r>
          </w:p>
          <w:p w14:paraId="0AAAA6E8" w14:textId="40C3A077" w:rsidR="00751366" w:rsidRDefault="00A929E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Using music and </w:t>
            </w:r>
            <w:r w:rsidR="001D321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ctions </w:t>
            </w:r>
            <w:r w:rsidR="00E2507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o enhance appreciation of chants and songs</w:t>
            </w:r>
            <w:r w:rsidR="00234A5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3BC50A5C" w14:textId="7DB854C8" w:rsidR="00751366" w:rsidRPr="000339BE" w:rsidRDefault="00173EA1" w:rsidP="000F0CCD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0339BE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MUES</w:t>
            </w:r>
            <w:r w:rsidR="000339BE" w:rsidRPr="000339BE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1.4</w:t>
            </w:r>
          </w:p>
          <w:p w14:paraId="41C84723" w14:textId="77777777" w:rsidR="00751366" w:rsidRDefault="0075136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568E66B0" w14:textId="044B101A" w:rsidR="00751366" w:rsidRDefault="0075136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</w:t>
            </w:r>
            <w:r w:rsidR="00A73BF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9AMUFD01</w:t>
            </w:r>
          </w:p>
          <w:p w14:paraId="1BA1012A" w14:textId="5EFC31A3" w:rsidR="00B245A6" w:rsidRDefault="00B245A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Exploring singing voices</w:t>
            </w:r>
          </w:p>
          <w:p w14:paraId="05E86977" w14:textId="7BFDDFEA" w:rsidR="008C78B2" w:rsidRDefault="008C78B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875BE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mprovis</w:t>
            </w:r>
            <w:r w:rsidR="00CA1F4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rhythmic patterns</w:t>
            </w:r>
          </w:p>
          <w:p w14:paraId="1978629F" w14:textId="7300A393" w:rsidR="0018349B" w:rsidRDefault="0018349B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611B1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Extend and varying known songs </w:t>
            </w:r>
            <w:r w:rsidR="00764D7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.g.,</w:t>
            </w:r>
            <w:r w:rsidR="001D6AA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611B1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using hand signs</w:t>
            </w:r>
            <w:r w:rsidR="00FB2B0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FB2B0D" w:rsidRPr="00AC65D7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MUES</w:t>
            </w:r>
            <w:r w:rsidR="00AC65D7" w:rsidRPr="00AC65D7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1.4</w:t>
            </w:r>
          </w:p>
          <w:p w14:paraId="7EC2F612" w14:textId="01E6A192" w:rsidR="0072343B" w:rsidRDefault="008C78B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72343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Play games to develop </w:t>
            </w:r>
            <w:r w:rsidR="0072343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subject specific practices</w:t>
            </w:r>
            <w:r w:rsidR="00B245A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764D7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.g.,</w:t>
            </w:r>
            <w:r w:rsidR="00B245A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pitch</w:t>
            </w:r>
            <w:r w:rsidR="00234A5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4AB2C37B" w14:textId="6080195E" w:rsidR="00D64D7E" w:rsidRPr="00523731" w:rsidRDefault="00D64D7E" w:rsidP="000F0CCD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523731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MUES1.1</w:t>
            </w:r>
          </w:p>
          <w:p w14:paraId="50944AB8" w14:textId="77777777" w:rsidR="00561D21" w:rsidRDefault="00561D2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6D1F6A8E" w14:textId="77777777" w:rsidR="00561D21" w:rsidRDefault="00561D2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2E59BCE9" w14:textId="64034949" w:rsidR="00561D21" w:rsidRPr="004B337F" w:rsidRDefault="00561D2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2788" w:type="dxa"/>
          </w:tcPr>
          <w:p w14:paraId="4BCC1234" w14:textId="54CD047A" w:rsidR="001B4375" w:rsidRDefault="00F617A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 xml:space="preserve">LI: </w:t>
            </w:r>
            <w:r w:rsidR="001B437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ell the difference between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beat and rhythm </w:t>
            </w:r>
            <w:r w:rsidR="001B437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n a song.</w:t>
            </w:r>
          </w:p>
          <w:p w14:paraId="12380331" w14:textId="13CD7346" w:rsidR="00502D42" w:rsidRDefault="00F84B8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253347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each the son</w:t>
            </w:r>
            <w:r w:rsidR="00AC5AC8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g, “</w:t>
            </w:r>
            <w:r w:rsidR="007C019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tar Light</w:t>
            </w:r>
            <w:r w:rsidR="003F7CD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Star Bright</w:t>
            </w:r>
            <w:r w:rsidR="00AC5AC8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”</w:t>
            </w:r>
            <w:r w:rsidR="001F2A69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  <w:r w:rsidR="002E50A6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each the words, identify </w:t>
            </w:r>
            <w:r w:rsidR="005B14D5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he </w:t>
            </w:r>
            <w:r w:rsidR="00BF5509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beat</w:t>
            </w:r>
            <w:r w:rsidR="005B14D5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rhythm of song.</w:t>
            </w:r>
            <w:r w:rsidR="00937452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1E9F81BB" w14:textId="7F6C6078" w:rsidR="00546ECD" w:rsidRDefault="00546E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Show S. the </w:t>
            </w:r>
            <w:r w:rsidR="00F1711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</w:t>
            </w:r>
            <w:r w:rsidR="0019051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olfège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hand signs. Practise together.</w:t>
            </w:r>
            <w:r w:rsidR="00625E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Sing song in </w:t>
            </w:r>
            <w:r w:rsidR="00151AE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olfège</w:t>
            </w:r>
            <w:r w:rsidR="00625E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3D3AA7B8" w14:textId="536F93B7" w:rsidR="00B53C7E" w:rsidRPr="004B337F" w:rsidRDefault="00B53C7E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Explain there are only tw</w:t>
            </w:r>
            <w:r w:rsidR="00AA2E3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o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notes in Star Light, one high (Sol) and one low (</w:t>
            </w:r>
            <w:r w:rsidR="00303BE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mi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)</w:t>
            </w:r>
          </w:p>
          <w:p w14:paraId="2AB8D199" w14:textId="77777777" w:rsidR="000F0CCD" w:rsidRPr="004B337F" w:rsidRDefault="00F84B8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502D42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each S</w:t>
            </w:r>
            <w:r w:rsidR="008027D1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="00502D42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he </w:t>
            </w:r>
            <w:r w:rsidR="008027D1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olfège</w:t>
            </w:r>
            <w:r w:rsidR="00502D42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8027D1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hand signs</w:t>
            </w:r>
            <w:r w:rsidR="000015D1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, </w:t>
            </w:r>
            <w:r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ime names of song.</w:t>
            </w:r>
            <w:r w:rsidR="00502D42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5B14D5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62DB6386" w14:textId="77777777" w:rsidR="00A52463" w:rsidRDefault="00A5246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Play </w:t>
            </w:r>
            <w:r w:rsidR="00AA2B74" w:rsidRPr="004B33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“Make a wish” </w:t>
            </w:r>
            <w:r w:rsidR="00E91BA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circle game. </w:t>
            </w:r>
          </w:p>
          <w:p w14:paraId="25D9D4AA" w14:textId="2C150C5A" w:rsidR="00B305BF" w:rsidRDefault="00B305BF" w:rsidP="002920D6">
            <w:pPr>
              <w:spacing w:after="0"/>
              <w:jc w:val="center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B305BF">
              <w:rPr>
                <w:rFonts w:asciiTheme="minorHAnsi" w:eastAsia="Calibri" w:hAnsiTheme="minorHAnsi" w:cstheme="minorHAnsi"/>
                <w:noProof/>
                <w:sz w:val="22"/>
                <w:szCs w:val="22"/>
                <w:lang w:val="en-AU"/>
              </w:rPr>
              <w:drawing>
                <wp:inline distT="0" distB="0" distL="0" distR="0" wp14:anchorId="3E87B2FC" wp14:editId="6C1E6B91">
                  <wp:extent cx="1181100" cy="1153088"/>
                  <wp:effectExtent l="0" t="0" r="0" b="9525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93631" cy="116532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E9BAA90" w14:textId="77777777" w:rsidR="00F429CC" w:rsidRDefault="00F429CC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-T. observe which S. can identify the beat/ join in with rhythm</w:t>
            </w:r>
            <w:r w:rsidR="004567C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/ play game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</w:p>
          <w:p w14:paraId="43B0F62F" w14:textId="4356A043" w:rsidR="00D225E7" w:rsidRPr="004B337F" w:rsidRDefault="00983315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D225E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hen S. are confident, introduce instruments as in arrangement appendix 2.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7E422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ractise, p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rform musical score</w:t>
            </w:r>
            <w:r w:rsidR="008913B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ogether</w:t>
            </w:r>
            <w:r w:rsidR="00D6360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</w:tc>
        <w:tc>
          <w:tcPr>
            <w:tcW w:w="2955" w:type="dxa"/>
          </w:tcPr>
          <w:p w14:paraId="2F2BF6DD" w14:textId="0A96D9E7" w:rsidR="000F0CCD" w:rsidRPr="007E3F14" w:rsidRDefault="00E71871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lastRenderedPageBreak/>
              <w:t>Appendix 2</w:t>
            </w:r>
            <w:r w:rsidR="00A01400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</w:t>
            </w:r>
            <w:r w:rsidR="00E545FC">
              <w:rPr>
                <w:rFonts w:ascii="Calibri" w:eastAsia="Calibri" w:hAnsi="Calibri" w:cs="Calibri"/>
                <w:sz w:val="22"/>
                <w:szCs w:val="22"/>
                <w:lang w:val="en-AU"/>
              </w:rPr>
              <w:t>“</w:t>
            </w:r>
            <w:r w:rsidR="00A01400">
              <w:rPr>
                <w:rFonts w:ascii="Calibri" w:eastAsia="Calibri" w:hAnsi="Calibri" w:cs="Calibri"/>
                <w:sz w:val="22"/>
                <w:szCs w:val="22"/>
                <w:lang w:val="en-AU"/>
              </w:rPr>
              <w:t>Star Light Star Bright</w:t>
            </w:r>
            <w:r w:rsidR="00E545FC">
              <w:rPr>
                <w:rFonts w:ascii="Calibri" w:eastAsia="Calibri" w:hAnsi="Calibri" w:cs="Calibri"/>
                <w:sz w:val="22"/>
                <w:szCs w:val="22"/>
                <w:lang w:val="en-AU"/>
              </w:rPr>
              <w:t>”</w:t>
            </w:r>
            <w:r w:rsidR="003F2019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. Identify high and low sounds in song. </w:t>
            </w:r>
            <w:r w:rsidR="00A04BD3">
              <w:rPr>
                <w:rFonts w:ascii="Calibri" w:eastAsia="Calibri" w:hAnsi="Calibri" w:cs="Calibri"/>
                <w:sz w:val="22"/>
                <w:szCs w:val="22"/>
                <w:lang w:val="en-AU"/>
              </w:rPr>
              <w:t>Model</w:t>
            </w:r>
            <w:r w:rsidR="00880195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how </w:t>
            </w:r>
            <w:r w:rsidR="00F17116">
              <w:rPr>
                <w:rFonts w:ascii="Calibri" w:eastAsia="Calibri" w:hAnsi="Calibri" w:cs="Calibri"/>
                <w:sz w:val="22"/>
                <w:szCs w:val="22"/>
                <w:lang w:val="en-AU"/>
              </w:rPr>
              <w:t>Solfège</w:t>
            </w:r>
            <w:r w:rsidR="00880195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hand signs go from low (</w:t>
            </w:r>
            <w:r w:rsidR="00FE43D6">
              <w:rPr>
                <w:rFonts w:ascii="Calibri" w:eastAsia="Calibri" w:hAnsi="Calibri" w:cs="Calibri"/>
                <w:sz w:val="22"/>
                <w:szCs w:val="22"/>
                <w:lang w:val="en-AU"/>
              </w:rPr>
              <w:t>D</w:t>
            </w:r>
            <w:r w:rsidR="00880195">
              <w:rPr>
                <w:rFonts w:ascii="Calibri" w:eastAsia="Calibri" w:hAnsi="Calibri" w:cs="Calibri"/>
                <w:sz w:val="22"/>
                <w:szCs w:val="22"/>
                <w:lang w:val="en-AU"/>
              </w:rPr>
              <w:t>o) to high</w:t>
            </w:r>
            <w:r w:rsidR="00FE43D6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(Do)</w:t>
            </w:r>
            <w:r w:rsidR="00BD673D">
              <w:rPr>
                <w:rFonts w:ascii="Calibri" w:eastAsia="Calibri" w:hAnsi="Calibri" w:cs="Calibri"/>
                <w:sz w:val="22"/>
                <w:szCs w:val="22"/>
                <w:lang w:val="en-AU"/>
              </w:rPr>
              <w:t>, like climbing a ladder</w:t>
            </w:r>
            <w:r w:rsidR="00880195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. </w:t>
            </w:r>
          </w:p>
          <w:p w14:paraId="6CF221D9" w14:textId="080FA1CC" w:rsidR="00785B54" w:rsidRDefault="00D36CA6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7E3F14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    </w:t>
            </w:r>
            <w:r w:rsidR="00625E65" w:rsidRPr="007E3F14">
              <w:rPr>
                <w:rFonts w:ascii="Calibri" w:eastAsia="Calibri" w:hAnsi="Calibri" w:cs="Calibri"/>
                <w:noProof/>
                <w:sz w:val="22"/>
                <w:szCs w:val="22"/>
                <w:lang w:val="en-AU"/>
              </w:rPr>
              <w:drawing>
                <wp:inline distT="0" distB="0" distL="0" distR="0" wp14:anchorId="0970B52A" wp14:editId="6A4D5779">
                  <wp:extent cx="1708150" cy="1136015"/>
                  <wp:effectExtent l="0" t="0" r="6350" b="698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59349" cy="11700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5A09CD2" w14:textId="30BD6CCB" w:rsidR="00B90472" w:rsidRDefault="00000000" w:rsidP="000F0CCD">
            <w:pPr>
              <w:spacing w:after="0"/>
              <w:rPr>
                <w:rStyle w:val="Hyperlink"/>
                <w:rFonts w:ascii="Calibri" w:eastAsia="Calibri" w:hAnsi="Calibri" w:cs="Calibri"/>
                <w:sz w:val="22"/>
                <w:szCs w:val="22"/>
                <w:lang w:val="en-AU"/>
              </w:rPr>
            </w:pPr>
            <w:hyperlink r:id="rId18" w:history="1">
              <w:r w:rsidR="00B90472" w:rsidRPr="00781B4E">
                <w:rPr>
                  <w:rStyle w:val="Hyperlink"/>
                  <w:rFonts w:ascii="Calibri" w:eastAsia="Calibri" w:hAnsi="Calibri" w:cs="Calibri"/>
                  <w:sz w:val="22"/>
                  <w:szCs w:val="22"/>
                  <w:lang w:val="en-AU"/>
                </w:rPr>
                <w:t xml:space="preserve">Solfege hand signs </w:t>
              </w:r>
              <w:r w:rsidR="00561CFF" w:rsidRPr="00781B4E">
                <w:rPr>
                  <w:rStyle w:val="Hyperlink"/>
                  <w:rFonts w:ascii="Calibri" w:eastAsia="Calibri" w:hAnsi="Calibri" w:cs="Calibri"/>
                  <w:sz w:val="22"/>
                  <w:szCs w:val="22"/>
                  <w:lang w:val="en-AU"/>
                </w:rPr>
                <w:t>video</w:t>
              </w:r>
            </w:hyperlink>
          </w:p>
          <w:p w14:paraId="0D468C31" w14:textId="71DB23E9" w:rsidR="00E00143" w:rsidRPr="00205699" w:rsidRDefault="00E0014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205699">
              <w:rPr>
                <w:rStyle w:val="Hyperlink"/>
                <w:rFonts w:asciiTheme="minorHAnsi" w:hAnsiTheme="minorHAnsi" w:cstheme="minorHAnsi"/>
                <w:color w:val="auto"/>
                <w:sz w:val="22"/>
                <w:szCs w:val="22"/>
                <w:u w:val="none"/>
              </w:rPr>
              <w:t>(one or two hands</w:t>
            </w:r>
            <w:r w:rsidR="00205699">
              <w:rPr>
                <w:rStyle w:val="Hyperlink"/>
                <w:rFonts w:asciiTheme="minorHAnsi" w:hAnsiTheme="minorHAnsi" w:cstheme="minorHAnsi"/>
                <w:color w:val="auto"/>
                <w:sz w:val="22"/>
                <w:szCs w:val="22"/>
                <w:u w:val="none"/>
              </w:rPr>
              <w:t xml:space="preserve"> for signing</w:t>
            </w:r>
            <w:r w:rsidRPr="00205699">
              <w:rPr>
                <w:rStyle w:val="Hyperlink"/>
                <w:rFonts w:asciiTheme="minorHAnsi" w:hAnsiTheme="minorHAnsi" w:cstheme="minorHAnsi"/>
                <w:color w:val="auto"/>
                <w:sz w:val="22"/>
                <w:szCs w:val="22"/>
                <w:u w:val="none"/>
              </w:rPr>
              <w:t>- both ways are fine).</w:t>
            </w:r>
          </w:p>
          <w:p w14:paraId="290DE601" w14:textId="3B159276" w:rsidR="00601536" w:rsidRPr="00F03BD4" w:rsidRDefault="49A74656" w:rsidP="000F0CCD">
            <w:pPr>
              <w:spacing w:after="0"/>
              <w:rPr>
                <w:rFonts w:ascii="Calibri" w:eastAsia="Calibri" w:hAnsi="Calibri" w:cs="Calibri"/>
                <w:b/>
                <w:bCs/>
                <w:sz w:val="22"/>
                <w:szCs w:val="22"/>
                <w:lang w:val="en-AU"/>
              </w:rPr>
            </w:pPr>
            <w:r w:rsidRPr="49A74656">
              <w:rPr>
                <w:rFonts w:ascii="Calibri" w:eastAsia="Calibri" w:hAnsi="Calibri" w:cs="Calibri"/>
                <w:b/>
                <w:bCs/>
                <w:sz w:val="22"/>
                <w:szCs w:val="22"/>
                <w:lang w:val="en-AU"/>
              </w:rPr>
              <w:t>Make a wish circle game:</w:t>
            </w:r>
          </w:p>
          <w:p w14:paraId="2098B071" w14:textId="47914053" w:rsidR="00EC4A3B" w:rsidRDefault="00BD1E9E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>
              <w:rPr>
                <w:rFonts w:ascii="Calibri" w:eastAsia="Calibri" w:hAnsi="Calibri" w:cs="Calibri"/>
                <w:sz w:val="22"/>
                <w:szCs w:val="22"/>
                <w:lang w:val="en-AU"/>
              </w:rPr>
              <w:t>-</w:t>
            </w:r>
            <w:r w:rsidR="00EC4A3B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Pass a magic wand around circle </w:t>
            </w:r>
            <w:r w:rsidR="00D71981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to the beat, </w:t>
            </w:r>
            <w:r w:rsidR="00EC4A3B">
              <w:rPr>
                <w:rFonts w:ascii="Calibri" w:eastAsia="Calibri" w:hAnsi="Calibri" w:cs="Calibri"/>
                <w:sz w:val="22"/>
                <w:szCs w:val="22"/>
                <w:lang w:val="en-AU"/>
              </w:rPr>
              <w:t>as children sing</w:t>
            </w:r>
            <w:r w:rsidR="00E34235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. S. holding star at end </w:t>
            </w:r>
            <w:r w:rsidR="00D71981">
              <w:rPr>
                <w:rFonts w:ascii="Calibri" w:eastAsia="Calibri" w:hAnsi="Calibri" w:cs="Calibri"/>
                <w:sz w:val="22"/>
                <w:szCs w:val="22"/>
                <w:lang w:val="en-AU"/>
              </w:rPr>
              <w:t>of song</w:t>
            </w:r>
            <w:r w:rsidR="006046A5">
              <w:rPr>
                <w:rFonts w:ascii="Calibri" w:eastAsia="Calibri" w:hAnsi="Calibri" w:cs="Calibri"/>
                <w:sz w:val="22"/>
                <w:szCs w:val="22"/>
                <w:lang w:val="en-AU"/>
              </w:rPr>
              <w:t>,</w:t>
            </w:r>
            <w:r w:rsidR="00D71981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</w:t>
            </w:r>
            <w:r w:rsidR="00E34235">
              <w:rPr>
                <w:rFonts w:ascii="Calibri" w:eastAsia="Calibri" w:hAnsi="Calibri" w:cs="Calibri"/>
                <w:sz w:val="22"/>
                <w:szCs w:val="22"/>
                <w:lang w:val="en-AU"/>
              </w:rPr>
              <w:t>makes a wish</w:t>
            </w:r>
            <w:r w:rsidR="002A19AB">
              <w:rPr>
                <w:rFonts w:ascii="Calibri" w:eastAsia="Calibri" w:hAnsi="Calibri" w:cs="Calibri"/>
                <w:sz w:val="22"/>
                <w:szCs w:val="22"/>
                <w:lang w:val="en-AU"/>
              </w:rPr>
              <w:t>. Repeat song until every child has made a wish.</w:t>
            </w:r>
            <w:r w:rsidR="00EC4A3B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</w:t>
            </w:r>
          </w:p>
          <w:p w14:paraId="3E5FB70F" w14:textId="419CEADF" w:rsidR="00444DFF" w:rsidRDefault="00A34E9F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>
              <w:rPr>
                <w:rFonts w:ascii="Calibri" w:eastAsia="Calibri" w:hAnsi="Calibri" w:cs="Calibri"/>
                <w:sz w:val="22"/>
                <w:szCs w:val="22"/>
                <w:lang w:val="en-AU"/>
              </w:rPr>
              <w:lastRenderedPageBreak/>
              <w:t xml:space="preserve">-Only S. who can identify the rhythm will be ready </w:t>
            </w:r>
            <w:r w:rsidR="00764D79"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to play </w:t>
            </w:r>
            <w:r w:rsidR="00506DB9">
              <w:rPr>
                <w:rFonts w:ascii="Calibri" w:eastAsia="Calibri" w:hAnsi="Calibri" w:cs="Calibri"/>
                <w:sz w:val="22"/>
                <w:szCs w:val="22"/>
                <w:lang w:val="en-AU"/>
              </w:rPr>
              <w:t>simple</w:t>
            </w:r>
            <w:r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percussion</w:t>
            </w:r>
            <w:r w:rsidR="00506DB9">
              <w:rPr>
                <w:rFonts w:ascii="Calibri" w:eastAsia="Calibri" w:hAnsi="Calibri" w:cs="Calibri"/>
                <w:sz w:val="22"/>
                <w:szCs w:val="22"/>
                <w:lang w:val="en-AU"/>
              </w:rPr>
              <w:t>.</w:t>
            </w:r>
            <w:r>
              <w:rPr>
                <w:rFonts w:ascii="Calibri" w:eastAsia="Calibri" w:hAnsi="Calibri" w:cs="Calibri"/>
                <w:sz w:val="22"/>
                <w:szCs w:val="22"/>
                <w:lang w:val="en-AU"/>
              </w:rPr>
              <w:t xml:space="preserve"> </w:t>
            </w:r>
          </w:p>
          <w:p w14:paraId="646ED269" w14:textId="6B8F649B" w:rsidR="00F01F6D" w:rsidRPr="00DB49F9" w:rsidRDefault="00BC32A6" w:rsidP="000F0CCD">
            <w:pPr>
              <w:spacing w:after="0"/>
              <w:rPr>
                <w:rFonts w:ascii="Calibri" w:eastAsia="Calibri" w:hAnsi="Calibri" w:cs="Calibri"/>
                <w:sz w:val="18"/>
                <w:szCs w:val="18"/>
                <w:lang w:val="en-AU"/>
              </w:rPr>
            </w:pPr>
            <w:proofErr w:type="gramStart"/>
            <w:r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>Ta</w:t>
            </w:r>
            <w:r w:rsidR="00836F53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>a</w:t>
            </w:r>
            <w:r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 xml:space="preserve">  </w:t>
            </w:r>
            <w:proofErr w:type="spellStart"/>
            <w:r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>ta</w:t>
            </w:r>
            <w:r w:rsidR="00DB49F9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>a</w:t>
            </w:r>
            <w:proofErr w:type="spellEnd"/>
            <w:proofErr w:type="gramEnd"/>
            <w:r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 xml:space="preserve">  </w:t>
            </w:r>
            <w:proofErr w:type="spellStart"/>
            <w:r w:rsidR="00CB0BDF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>ta</w:t>
            </w:r>
            <w:r w:rsidR="00DB49F9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>a</w:t>
            </w:r>
            <w:proofErr w:type="spellEnd"/>
            <w:r w:rsidR="00CB0BDF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 xml:space="preserve">  </w:t>
            </w:r>
            <w:proofErr w:type="spellStart"/>
            <w:r w:rsidR="00CB0BDF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>ta</w:t>
            </w:r>
            <w:r w:rsidR="00DB49F9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>a</w:t>
            </w:r>
            <w:proofErr w:type="spellEnd"/>
            <w:r w:rsidR="00CB0BDF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 xml:space="preserve">  </w:t>
            </w:r>
            <w:proofErr w:type="spellStart"/>
            <w:r w:rsidR="00CB0BDF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>ta</w:t>
            </w:r>
            <w:r w:rsidR="00DB49F9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>a</w:t>
            </w:r>
            <w:proofErr w:type="spellEnd"/>
            <w:r w:rsidR="00CB0BDF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 xml:space="preserve">  </w:t>
            </w:r>
            <w:proofErr w:type="spellStart"/>
            <w:r w:rsidR="00CB0BDF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>ti-ti</w:t>
            </w:r>
            <w:proofErr w:type="spellEnd"/>
            <w:r w:rsidR="00CB0BDF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 xml:space="preserve">  </w:t>
            </w:r>
            <w:proofErr w:type="spellStart"/>
            <w:r w:rsidR="00CB0BDF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>ti-ti</w:t>
            </w:r>
            <w:proofErr w:type="spellEnd"/>
            <w:r w:rsidR="00CB0BDF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 xml:space="preserve">  </w:t>
            </w:r>
            <w:proofErr w:type="spellStart"/>
            <w:r w:rsidR="00CB0BDF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>ta</w:t>
            </w:r>
            <w:r w:rsidR="00DB49F9" w:rsidRPr="00DB49F9">
              <w:rPr>
                <w:rFonts w:ascii="Calibri" w:eastAsia="Calibri" w:hAnsi="Calibri" w:cs="Calibri"/>
                <w:sz w:val="18"/>
                <w:szCs w:val="18"/>
                <w:lang w:val="en-AU"/>
              </w:rPr>
              <w:t>a</w:t>
            </w:r>
            <w:proofErr w:type="spellEnd"/>
          </w:p>
          <w:p w14:paraId="0F0AFB0A" w14:textId="77777777" w:rsidR="007E0B7E" w:rsidRDefault="009B28B7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9B28B7">
              <w:rPr>
                <w:rFonts w:ascii="Calibri" w:eastAsia="Calibri" w:hAnsi="Calibri" w:cs="Calibri"/>
                <w:noProof/>
                <w:sz w:val="22"/>
                <w:szCs w:val="22"/>
                <w:lang w:val="en-AU"/>
              </w:rPr>
              <w:drawing>
                <wp:inline distT="0" distB="0" distL="0" distR="0" wp14:anchorId="02166192" wp14:editId="47574B79">
                  <wp:extent cx="163762" cy="355600"/>
                  <wp:effectExtent l="0" t="0" r="8255" b="635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521" cy="3963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AE0448" w:rsidRPr="009B28B7">
              <w:rPr>
                <w:rFonts w:ascii="Calibri" w:eastAsia="Calibri" w:hAnsi="Calibri" w:cs="Calibri"/>
                <w:noProof/>
                <w:sz w:val="22"/>
                <w:szCs w:val="22"/>
                <w:lang w:val="en-AU"/>
              </w:rPr>
              <w:drawing>
                <wp:inline distT="0" distB="0" distL="0" distR="0" wp14:anchorId="4728281C" wp14:editId="6A97A205">
                  <wp:extent cx="163762" cy="355600"/>
                  <wp:effectExtent l="0" t="0" r="8255" b="635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521" cy="3963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AE0448" w:rsidRPr="009B28B7">
              <w:rPr>
                <w:rFonts w:ascii="Calibri" w:eastAsia="Calibri" w:hAnsi="Calibri" w:cs="Calibri"/>
                <w:noProof/>
                <w:sz w:val="22"/>
                <w:szCs w:val="22"/>
                <w:lang w:val="en-AU"/>
              </w:rPr>
              <w:drawing>
                <wp:inline distT="0" distB="0" distL="0" distR="0" wp14:anchorId="1AAC9D60" wp14:editId="6B1E1F80">
                  <wp:extent cx="163762" cy="355600"/>
                  <wp:effectExtent l="0" t="0" r="8255" b="635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521" cy="3963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AE0448" w:rsidRPr="009B28B7">
              <w:rPr>
                <w:rFonts w:ascii="Calibri" w:eastAsia="Calibri" w:hAnsi="Calibri" w:cs="Calibri"/>
                <w:noProof/>
                <w:sz w:val="22"/>
                <w:szCs w:val="22"/>
                <w:lang w:val="en-AU"/>
              </w:rPr>
              <w:drawing>
                <wp:inline distT="0" distB="0" distL="0" distR="0" wp14:anchorId="70A6F3C2" wp14:editId="4FE251A9">
                  <wp:extent cx="163762" cy="355600"/>
                  <wp:effectExtent l="0" t="0" r="8255" b="635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521" cy="3963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AE0448" w:rsidRPr="009B28B7">
              <w:rPr>
                <w:rFonts w:ascii="Calibri" w:eastAsia="Calibri" w:hAnsi="Calibri" w:cs="Calibri"/>
                <w:noProof/>
                <w:sz w:val="22"/>
                <w:szCs w:val="22"/>
                <w:lang w:val="en-AU"/>
              </w:rPr>
              <w:drawing>
                <wp:inline distT="0" distB="0" distL="0" distR="0" wp14:anchorId="32448800" wp14:editId="0A223435">
                  <wp:extent cx="163762" cy="355600"/>
                  <wp:effectExtent l="0" t="0" r="8255" b="635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521" cy="3963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932753" w:rsidRPr="00932753">
              <w:rPr>
                <w:rFonts w:ascii="Calibri" w:eastAsia="Calibri" w:hAnsi="Calibri" w:cs="Calibri"/>
                <w:noProof/>
                <w:sz w:val="22"/>
                <w:szCs w:val="22"/>
                <w:lang w:val="en-AU"/>
              </w:rPr>
              <w:drawing>
                <wp:inline distT="0" distB="0" distL="0" distR="0" wp14:anchorId="2D087606" wp14:editId="2F0296A5">
                  <wp:extent cx="268654" cy="317500"/>
                  <wp:effectExtent l="0" t="0" r="0" b="635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2773" cy="3223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47289F" w:rsidRPr="0047289F">
              <w:rPr>
                <w:rFonts w:ascii="Calibri" w:eastAsia="Calibri" w:hAnsi="Calibri" w:cs="Calibri"/>
                <w:noProof/>
                <w:sz w:val="22"/>
                <w:szCs w:val="22"/>
                <w:lang w:val="en-AU"/>
              </w:rPr>
              <w:drawing>
                <wp:inline distT="0" distB="0" distL="0" distR="0" wp14:anchorId="1A414708" wp14:editId="2BA963FB">
                  <wp:extent cx="268263" cy="317037"/>
                  <wp:effectExtent l="0" t="0" r="0" b="6985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3262" cy="3229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BC32A6" w:rsidRPr="009B28B7">
              <w:rPr>
                <w:rFonts w:ascii="Calibri" w:eastAsia="Calibri" w:hAnsi="Calibri" w:cs="Calibri"/>
                <w:noProof/>
                <w:sz w:val="22"/>
                <w:szCs w:val="22"/>
                <w:lang w:val="en-AU"/>
              </w:rPr>
              <w:drawing>
                <wp:inline distT="0" distB="0" distL="0" distR="0" wp14:anchorId="1D011ED5" wp14:editId="4F089484">
                  <wp:extent cx="163762" cy="355600"/>
                  <wp:effectExtent l="0" t="0" r="8255" b="635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521" cy="3963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A6361B9" w14:textId="77777777" w:rsidR="005C17AA" w:rsidRDefault="005C17AA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</w:p>
          <w:p w14:paraId="76E1441C" w14:textId="78CB63F3" w:rsidR="005C17AA" w:rsidRPr="007E3F14" w:rsidRDefault="00000000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hyperlink r:id="rId21" w:history="1">
              <w:r w:rsidR="005C17AA" w:rsidRPr="00411456">
                <w:rPr>
                  <w:rStyle w:val="Hyperlink"/>
                  <w:rFonts w:ascii="Calibri" w:eastAsia="Calibri" w:hAnsi="Calibri" w:cs="Calibri"/>
                  <w:sz w:val="22"/>
                  <w:szCs w:val="22"/>
                  <w:lang w:val="en-AU"/>
                </w:rPr>
                <w:t xml:space="preserve">Solfege Ladder </w:t>
              </w:r>
              <w:r w:rsidR="00A97DA2" w:rsidRPr="00411456">
                <w:rPr>
                  <w:rStyle w:val="Hyperlink"/>
                  <w:rFonts w:ascii="Calibri" w:eastAsia="Calibri" w:hAnsi="Calibri" w:cs="Calibri"/>
                  <w:sz w:val="22"/>
                  <w:szCs w:val="22"/>
                  <w:lang w:val="en-AU"/>
                </w:rPr>
                <w:t>to display in classroom</w:t>
              </w:r>
            </w:hyperlink>
          </w:p>
        </w:tc>
      </w:tr>
      <w:tr w:rsidR="00D36CA6" w:rsidRPr="004B337F" w14:paraId="5F776980" w14:textId="77777777" w:rsidTr="49A74656">
        <w:tc>
          <w:tcPr>
            <w:tcW w:w="1129" w:type="dxa"/>
          </w:tcPr>
          <w:p w14:paraId="4566B342" w14:textId="7B4D9835" w:rsidR="001D1806" w:rsidRDefault="00D87E05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3</w:t>
            </w:r>
            <w:r w:rsidR="001D180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</w:p>
          <w:p w14:paraId="061E33D8" w14:textId="77777777" w:rsidR="001D1806" w:rsidRDefault="001D180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DE1E9C0" w14:textId="6E39265A" w:rsidR="00D06861" w:rsidRPr="004B337F" w:rsidRDefault="00D0686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1 lesson</w:t>
            </w:r>
          </w:p>
        </w:tc>
        <w:tc>
          <w:tcPr>
            <w:tcW w:w="1418" w:type="dxa"/>
          </w:tcPr>
          <w:p w14:paraId="139FB629" w14:textId="77777777" w:rsidR="000F0CCD" w:rsidRDefault="0086406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A</w:t>
            </w:r>
            <w:r w:rsidR="001079F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MUFE01</w:t>
            </w:r>
          </w:p>
          <w:p w14:paraId="46E8B86D" w14:textId="42C4DA35" w:rsidR="0034178A" w:rsidRDefault="00EF15F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Sing songs that help teach content</w:t>
            </w:r>
            <w:r w:rsidR="00714DA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proofErr w:type="spellStart"/>
            <w:r w:rsidR="00A9716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</w:t>
            </w:r>
            <w:r w:rsidR="00714DA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g.</w:t>
            </w:r>
            <w:proofErr w:type="spellEnd"/>
            <w:r w:rsidR="00714DA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pitch</w:t>
            </w:r>
            <w:r w:rsidR="0034178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beat, rhythm</w:t>
            </w:r>
            <w:r w:rsidR="002A1A1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DB2C9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                </w:t>
            </w:r>
            <w:r w:rsidR="002A1A1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9A57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9666F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</w:t>
            </w:r>
            <w:r w:rsidR="0050323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mprovis</w:t>
            </w:r>
            <w:r w:rsidR="00DB2C9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</w:t>
            </w:r>
            <w:r w:rsidR="0050323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1931D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hythmic patterns</w:t>
            </w:r>
            <w:r w:rsidR="0095125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, inventing </w:t>
            </w:r>
            <w:r w:rsidR="0001251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movements for familiar action songs</w:t>
            </w:r>
            <w:r w:rsidR="0034178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0575FD7B" w14:textId="77777777" w:rsidR="002137ED" w:rsidRDefault="00333CC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EFL</w:t>
            </w:r>
            <w:r w:rsidR="00892F2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02</w:t>
            </w:r>
          </w:p>
          <w:p w14:paraId="162E7BF9" w14:textId="18304F62" w:rsidR="00975206" w:rsidRDefault="0097520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Discuss events and characters in texts</w:t>
            </w:r>
            <w:r w:rsidR="005D4E4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connecting them to their own experience</w:t>
            </w:r>
            <w:r w:rsidR="00D0686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097C1A57" w14:textId="77777777" w:rsidR="00E03405" w:rsidRDefault="00E03405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Use drawing</w:t>
            </w:r>
            <w:r w:rsidR="00323E6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/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2F0AD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writing </w:t>
            </w:r>
            <w:r w:rsidR="00491DF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o express</w:t>
            </w:r>
            <w:r w:rsidR="009C095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responses to stories. </w:t>
            </w:r>
          </w:p>
          <w:p w14:paraId="70EFB6D3" w14:textId="13F57EE4" w:rsidR="001913F5" w:rsidRPr="002B5275" w:rsidRDefault="001913F5" w:rsidP="000F0CCD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2B5275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UARL-01</w:t>
            </w:r>
          </w:p>
          <w:p w14:paraId="01231A7C" w14:textId="77777777" w:rsidR="00965E1E" w:rsidRDefault="00965E1E" w:rsidP="000F0CCD">
            <w:pPr>
              <w:spacing w:after="0"/>
              <w:rPr>
                <w:rFonts w:ascii="Calibri" w:hAnsi="Calibri" w:cs="Calibri"/>
                <w:sz w:val="22"/>
                <w:szCs w:val="22"/>
              </w:rPr>
            </w:pPr>
            <w:r w:rsidRPr="00965E1E">
              <w:rPr>
                <w:rFonts w:ascii="Calibri" w:hAnsi="Calibri" w:cs="Calibri"/>
                <w:sz w:val="22"/>
                <w:szCs w:val="22"/>
              </w:rPr>
              <w:t>AC9AMUFP01</w:t>
            </w:r>
            <w:r w:rsidR="00BD640F">
              <w:rPr>
                <w:rFonts w:ascii="Calibri" w:hAnsi="Calibri" w:cs="Calibri"/>
                <w:sz w:val="22"/>
                <w:szCs w:val="22"/>
              </w:rPr>
              <w:t>-S</w:t>
            </w:r>
            <w:r w:rsidR="0007694B">
              <w:rPr>
                <w:rFonts w:ascii="Calibri" w:hAnsi="Calibri" w:cs="Calibri"/>
                <w:sz w:val="22"/>
                <w:szCs w:val="22"/>
              </w:rPr>
              <w:t xml:space="preserve">haring work with class. </w:t>
            </w:r>
          </w:p>
          <w:p w14:paraId="5ED17969" w14:textId="7C5203A1" w:rsidR="00BD640F" w:rsidRPr="00965E1E" w:rsidRDefault="00BD640F" w:rsidP="000F0CCD">
            <w:pPr>
              <w:spacing w:after="0"/>
              <w:rPr>
                <w:rFonts w:ascii="Calibri" w:eastAsia="Calibri" w:hAnsi="Calibri" w:cs="Calibri"/>
                <w:sz w:val="22"/>
                <w:szCs w:val="22"/>
                <w:lang w:val="en-AU"/>
              </w:rPr>
            </w:pPr>
            <w:r w:rsidRPr="004E60C8">
              <w:rPr>
                <w:rFonts w:ascii="Calibri" w:hAnsi="Calibri" w:cs="Calibri"/>
                <w:color w:val="4472C4" w:themeColor="accent1"/>
                <w:sz w:val="22"/>
                <w:szCs w:val="22"/>
              </w:rPr>
              <w:t>MUES1.2</w:t>
            </w:r>
          </w:p>
        </w:tc>
        <w:tc>
          <w:tcPr>
            <w:tcW w:w="2788" w:type="dxa"/>
          </w:tcPr>
          <w:p w14:paraId="71DD22CC" w14:textId="5E19FD78" w:rsidR="000F0CCD" w:rsidRDefault="00EA1CAB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St</w:t>
            </w:r>
            <w:r w:rsidR="005D378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rt with a song, revise </w:t>
            </w:r>
            <w:r w:rsidR="00032F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olfège</w:t>
            </w:r>
            <w:r w:rsidR="005D378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signs and </w:t>
            </w:r>
            <w:r w:rsidR="00DF162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“</w:t>
            </w:r>
            <w:r w:rsidR="005D378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tar Light Star Bright</w:t>
            </w:r>
            <w:r w:rsidR="00DF162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”</w:t>
            </w:r>
            <w:r w:rsidR="005D378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</w:p>
          <w:p w14:paraId="270F5709" w14:textId="16471B54" w:rsidR="00BB0C02" w:rsidRDefault="00BB0C0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Learn </w:t>
            </w:r>
            <w:r w:rsidR="008F5DD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“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eddy Bear</w:t>
            </w:r>
            <w:r w:rsidR="008F5DD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”</w:t>
            </w:r>
            <w:r w:rsidR="00B3442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ogether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T. </w:t>
            </w:r>
            <w:r w:rsidR="00F1304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erforms</w:t>
            </w:r>
            <w:r w:rsidR="00DD4C3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eddy Bear at the front of the room</w:t>
            </w:r>
            <w:r w:rsidR="00F1304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with a real teddy</w:t>
            </w:r>
            <w:r w:rsidR="00DD4C3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</w:p>
          <w:p w14:paraId="3D2B0487" w14:textId="2A9001A7" w:rsidR="005A29A2" w:rsidRDefault="005A29A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LI: </w:t>
            </w:r>
            <w:r w:rsidR="00D52AF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D</w:t>
            </w:r>
            <w:r w:rsidR="00957FB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scribe characters</w:t>
            </w:r>
            <w:r w:rsidR="008D0F2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in a story</w:t>
            </w:r>
            <w:r w:rsidR="00D52AF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in words and/ or pictures. </w:t>
            </w:r>
            <w:r w:rsidR="008D0F2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1803CBA6" w14:textId="6CF63590" w:rsidR="00AA5C07" w:rsidRDefault="49A74656" w:rsidP="49A74656">
            <w:pPr>
              <w:spacing w:after="0"/>
              <w:rPr>
                <w:rFonts w:asciiTheme="minorHAnsi" w:eastAsia="Calibri" w:hAnsiTheme="minorHAnsi" w:cstheme="minorBidi"/>
                <w:sz w:val="22"/>
                <w:szCs w:val="22"/>
                <w:lang w:val="en-AU"/>
              </w:rPr>
            </w:pPr>
            <w:r w:rsidRPr="49A74656">
              <w:rPr>
                <w:rFonts w:asciiTheme="minorHAnsi" w:eastAsia="Calibri" w:hAnsiTheme="minorHAnsi" w:cstheme="minorBidi"/>
                <w:sz w:val="22"/>
                <w:szCs w:val="22"/>
                <w:lang w:val="en-AU"/>
              </w:rPr>
              <w:t xml:space="preserve">-Introduce text, </w:t>
            </w:r>
            <w:r w:rsidRPr="49A74656">
              <w:rPr>
                <w:rFonts w:asciiTheme="minorHAnsi" w:eastAsia="Calibri" w:hAnsiTheme="minorHAnsi" w:cstheme="minorBidi"/>
                <w:i/>
                <w:iCs/>
                <w:sz w:val="22"/>
                <w:szCs w:val="22"/>
                <w:lang w:val="en-AU"/>
              </w:rPr>
              <w:t>Ribbit Rabbit Robot</w:t>
            </w:r>
            <w:r w:rsidRPr="49A74656">
              <w:rPr>
                <w:rFonts w:asciiTheme="minorHAnsi" w:eastAsia="Calibri" w:hAnsiTheme="minorHAnsi" w:cstheme="minorBidi"/>
                <w:sz w:val="22"/>
                <w:szCs w:val="22"/>
                <w:lang w:val="en-AU"/>
              </w:rPr>
              <w:t>. Look at cover, identify three characters. Describe them. Discuss.</w:t>
            </w:r>
          </w:p>
          <w:p w14:paraId="1F1E22E4" w14:textId="0DB4172F" w:rsidR="00136C0B" w:rsidRDefault="00136C0B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K.Q. “Is the text real or imagined?”</w:t>
            </w:r>
          </w:p>
          <w:p w14:paraId="51E2C1D1" w14:textId="7760C27C" w:rsidR="00E009ED" w:rsidRDefault="00AA5C0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60427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S. orally </w:t>
            </w:r>
            <w:r w:rsidR="009E268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identify what else they see on the </w:t>
            </w:r>
            <w:r w:rsidR="000978E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over. T. records S. responses on voc</w:t>
            </w:r>
            <w:r w:rsidR="003E044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</w:t>
            </w:r>
            <w:r w:rsidR="000978E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bulary chart</w:t>
            </w:r>
            <w:r w:rsidR="001E74B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on </w:t>
            </w:r>
            <w:r w:rsidR="000978E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IWB. </w:t>
            </w:r>
          </w:p>
          <w:p w14:paraId="2DAA22B3" w14:textId="541EC4D4" w:rsidR="000715FB" w:rsidRDefault="00AA5C0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Read back cover together</w:t>
            </w:r>
            <w:r w:rsidR="005311D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="000C3FD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5311D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6C6CB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5311D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Unpack new vocabulary</w:t>
            </w:r>
            <w:r w:rsidR="00F6350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e.g.</w:t>
            </w:r>
            <w:r w:rsidR="005311D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enchanted</w:t>
            </w:r>
            <w:r w:rsidR="00DE6AE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genie, meanie</w:t>
            </w:r>
            <w:r w:rsidR="003B181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;</w:t>
            </w:r>
            <w:r w:rsidR="00E3486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short fuse (figurative language)</w:t>
            </w:r>
            <w:r w:rsidR="003B181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; dis</w:t>
            </w:r>
            <w:r w:rsidR="00360F8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over (syllabify)</w:t>
            </w:r>
            <w:r w:rsidR="000715F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252BAB5B" w14:textId="3FF57377" w:rsidR="00AA5C07" w:rsidRPr="004B337F" w:rsidRDefault="00DE6AEB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5311D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276E0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S. writing. Draw one of the characters and write something about them. </w:t>
            </w:r>
            <w:r w:rsidR="001B12C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Share writing with class. </w:t>
            </w:r>
          </w:p>
        </w:tc>
        <w:tc>
          <w:tcPr>
            <w:tcW w:w="2955" w:type="dxa"/>
          </w:tcPr>
          <w:p w14:paraId="54E976ED" w14:textId="0B732F76" w:rsidR="006116B9" w:rsidRDefault="0001342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Sing song whilst </w:t>
            </w:r>
            <w:r w:rsidR="00A46B1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erforming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D2063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olfège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signs (</w:t>
            </w:r>
            <w:r w:rsidRPr="00C12BD5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S</w:t>
            </w:r>
            <w:r w:rsidR="005D50DC" w:rsidRPr="00C12BD5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ol, m</w:t>
            </w:r>
            <w:r w:rsidR="005D50DC" w:rsidRPr="00C12BD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</w:t>
            </w:r>
            <w:r w:rsidR="005D50D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) to </w:t>
            </w:r>
            <w:r w:rsidR="006116B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music.</w:t>
            </w:r>
            <w:r w:rsidR="005D50D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4EE6F0A1" w14:textId="77777777" w:rsidR="000F0CCD" w:rsidRDefault="006116B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727059">
              <w:rPr>
                <w:rFonts w:asciiTheme="minorHAnsi" w:eastAsia="Calibri" w:hAnsiTheme="minorHAnsi" w:cstheme="minorHAnsi"/>
                <w:noProof/>
                <w:sz w:val="22"/>
                <w:szCs w:val="22"/>
                <w:lang w:val="en-AU"/>
              </w:rPr>
              <w:drawing>
                <wp:inline distT="0" distB="0" distL="0" distR="0" wp14:anchorId="3B1336D3" wp14:editId="6B2B1B6F">
                  <wp:extent cx="488975" cy="457223"/>
                  <wp:effectExtent l="0" t="0" r="6350" b="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8975" cy="45722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6116B9">
              <w:rPr>
                <w:rFonts w:asciiTheme="minorHAnsi" w:eastAsia="Calibri" w:hAnsiTheme="minorHAnsi" w:cstheme="minorHAnsi"/>
                <w:noProof/>
                <w:sz w:val="22"/>
                <w:szCs w:val="22"/>
                <w:lang w:val="en-AU"/>
              </w:rPr>
              <w:drawing>
                <wp:inline distT="0" distB="0" distL="0" distR="0" wp14:anchorId="11C62B8D" wp14:editId="405BAE6D">
                  <wp:extent cx="476274" cy="374669"/>
                  <wp:effectExtent l="0" t="0" r="0" b="635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6274" cy="37466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8EB74AF" w14:textId="77777777" w:rsidR="00C13AEF" w:rsidRDefault="00DF162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110FE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ppendix </w:t>
            </w:r>
            <w:r w:rsidR="00EC377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3 “</w:t>
            </w:r>
            <w:r w:rsidR="00E6310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eddy Bear</w:t>
            </w:r>
            <w:r w:rsidR="0083459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”.</w:t>
            </w:r>
            <w:r w:rsidR="00D260A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4759D230" w14:textId="4A63CD63" w:rsidR="00110FEA" w:rsidRDefault="00C13AE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D260A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S. </w:t>
            </w:r>
            <w:r w:rsidR="007F6F8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erform the actions</w:t>
            </w:r>
            <w:r w:rsidR="00FE34E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of </w:t>
            </w:r>
            <w:r w:rsidR="00FE34E9" w:rsidRPr="00FE34E9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Teddy Bear</w:t>
            </w:r>
            <w:r w:rsidR="007F6F8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in a free space. Originally a skipping chant</w:t>
            </w:r>
            <w:r w:rsidR="00AC795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, for when children </w:t>
            </w:r>
            <w:r w:rsidR="008C623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have the fine motor skills to try</w:t>
            </w:r>
            <w:r w:rsidR="00B13C7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it. </w:t>
            </w:r>
          </w:p>
          <w:p w14:paraId="4D6C1AF1" w14:textId="7AD1F1EA" w:rsidR="000B0F0B" w:rsidRDefault="000B0F0B" w:rsidP="00E16B9C">
            <w:pPr>
              <w:spacing w:after="0"/>
              <w:jc w:val="center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noProof/>
              </w:rPr>
              <w:drawing>
                <wp:inline distT="0" distB="0" distL="0" distR="0" wp14:anchorId="018BFFA5" wp14:editId="0B5A41C2">
                  <wp:extent cx="852169" cy="639127"/>
                  <wp:effectExtent l="0" t="7937" r="0" b="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865072" cy="64880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D508F33" w14:textId="77777777" w:rsidR="00561AC9" w:rsidRDefault="00561AC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6CFF7EB4" w14:textId="20ACB10F" w:rsidR="00561AC9" w:rsidRDefault="00561AC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T. makes one scanned copy of text for class use on IWB.</w:t>
            </w:r>
          </w:p>
          <w:p w14:paraId="7B926127" w14:textId="52624BEA" w:rsidR="002F2749" w:rsidRDefault="00165C6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2F274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Morphology: </w:t>
            </w:r>
            <w:proofErr w:type="spellStart"/>
            <w:r w:rsidR="002F274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n</w:t>
            </w:r>
            <w:proofErr w:type="spellEnd"/>
            <w:r w:rsidR="002F274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+ chant + ed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; friend + </w:t>
            </w:r>
            <w:proofErr w:type="spellStart"/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ly</w:t>
            </w:r>
            <w:proofErr w:type="spellEnd"/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, </w:t>
            </w:r>
            <w:r w:rsidR="00640FA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friend/ship</w:t>
            </w:r>
          </w:p>
          <w:p w14:paraId="7D361ED9" w14:textId="056E06A8" w:rsidR="002D1F03" w:rsidRDefault="002D1F0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ish + es</w:t>
            </w:r>
          </w:p>
          <w:p w14:paraId="0EE2A6F9" w14:textId="465B7133" w:rsidR="0035539D" w:rsidRDefault="001B12C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35539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Genie: soft g sound</w:t>
            </w:r>
            <w:r w:rsidR="0051004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magic)</w:t>
            </w:r>
          </w:p>
          <w:p w14:paraId="51735CC7" w14:textId="77777777" w:rsidR="00360F81" w:rsidRDefault="00360F81" w:rsidP="00360F81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hymes with meanie</w:t>
            </w:r>
          </w:p>
          <w:p w14:paraId="19E8CF73" w14:textId="41F1D2DC" w:rsidR="003B181C" w:rsidRPr="00C12BD5" w:rsidRDefault="0053690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2D1F0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Decoding </w:t>
            </w:r>
            <w:r w:rsidR="002D1F03" w:rsidRPr="00C12BD5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 xml:space="preserve">grant, </w:t>
            </w:r>
            <w:r w:rsidR="0057651B" w:rsidRPr="00C12BD5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found</w:t>
            </w:r>
            <w:r w:rsidR="003B181C" w:rsidRPr="00C12BD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653F4667" w14:textId="20B47BCF" w:rsidR="002D1F03" w:rsidRDefault="0053690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C12BD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EF377E" w:rsidRPr="00C12BD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evise hf words</w:t>
            </w:r>
            <w:r w:rsidR="004051E5" w:rsidRPr="00C12BD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on back cover</w:t>
            </w:r>
            <w:r w:rsidR="00EF377E" w:rsidRPr="00C12BD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Pr="00C12BD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e.g. </w:t>
            </w:r>
            <w:r w:rsidR="00EF377E" w:rsidRPr="00C12BD5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is, a</w:t>
            </w:r>
            <w:r w:rsidRPr="00C12BD5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n</w:t>
            </w:r>
            <w:r w:rsidR="00EF377E" w:rsidRPr="00C12BD5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d, I, am, all, your</w:t>
            </w:r>
            <w:r w:rsidR="00EF377E" w:rsidRPr="00C12BD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etc.</w:t>
            </w:r>
            <w:r w:rsidR="00E56CA9" w:rsidRPr="00C12BD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Make a </w:t>
            </w:r>
            <w:r w:rsidR="00B13C79" w:rsidRPr="00C12BD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list of</w:t>
            </w:r>
            <w:r w:rsidR="00CA6B74" w:rsidRPr="00C12BD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hf</w:t>
            </w:r>
            <w:r w:rsidR="00FF7410" w:rsidRPr="00C12BD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words from text cover</w:t>
            </w:r>
            <w:r w:rsidR="00CA6B74" w:rsidRPr="00C12BD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E56CA9" w:rsidRPr="00C12BD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o drill next lesson on IWB.</w:t>
            </w:r>
            <w:r w:rsidR="00EF377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57651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17597F5A" w14:textId="2BF5C1CC" w:rsidR="000715FB" w:rsidRPr="004B337F" w:rsidRDefault="000715FB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</w:tr>
      <w:tr w:rsidR="00D36CA6" w:rsidRPr="004B337F" w14:paraId="3AFEA198" w14:textId="77777777" w:rsidTr="49A74656">
        <w:tc>
          <w:tcPr>
            <w:tcW w:w="1129" w:type="dxa"/>
          </w:tcPr>
          <w:p w14:paraId="51661D1B" w14:textId="3EA33F74" w:rsidR="005203DD" w:rsidRDefault="00AE3F7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4</w:t>
            </w:r>
            <w:r w:rsidR="005203D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</w:p>
          <w:p w14:paraId="60D433DF" w14:textId="77777777" w:rsidR="005203DD" w:rsidRDefault="005203D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03172A1F" w14:textId="557767C1" w:rsidR="000F0CCD" w:rsidRPr="004B337F" w:rsidRDefault="001B12C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1 lesson</w:t>
            </w:r>
          </w:p>
          <w:p w14:paraId="2AB799D7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609597E2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65F0B495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5E4C9F27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3C829201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8280D59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3394F922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526531B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1418" w:type="dxa"/>
          </w:tcPr>
          <w:p w14:paraId="03F7D05F" w14:textId="77777777" w:rsidR="002A0A84" w:rsidRDefault="00726FBC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AC9EF</w:t>
            </w:r>
            <w:r w:rsidR="00A155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LA07 Explore the contribution </w:t>
            </w:r>
            <w:r w:rsidR="00FA135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of images and words to meaning in </w:t>
            </w:r>
            <w:r w:rsidR="00FA135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stories and informative texts</w:t>
            </w:r>
            <w:r w:rsidR="003B311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="00850CB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</w:t>
            </w:r>
          </w:p>
          <w:p w14:paraId="131B70B8" w14:textId="449B74F9" w:rsidR="00850CB1" w:rsidRPr="005A7200" w:rsidRDefault="002A0A84" w:rsidP="000F0CCD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5A7200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UARL-01</w:t>
            </w:r>
            <w:r w:rsidR="00850CB1" w:rsidRPr="005A7200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 xml:space="preserve">              </w:t>
            </w:r>
          </w:p>
          <w:p w14:paraId="447383CF" w14:textId="77777777" w:rsidR="00850CB1" w:rsidRDefault="00850CB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6DD529A5" w14:textId="77777777" w:rsidR="00A235D6" w:rsidRDefault="00A235D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22AD59A" w14:textId="77777777" w:rsidR="00A235D6" w:rsidRDefault="00A235D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18DB57C4" w14:textId="25AB92C8" w:rsidR="00922CB0" w:rsidRDefault="00850CB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</w:t>
            </w:r>
            <w:r w:rsidR="00B532B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</w:t>
            </w:r>
            <w:r w:rsidR="00922CB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9AMUF</w:t>
            </w:r>
            <w:r w:rsidR="00B532B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01</w:t>
            </w:r>
          </w:p>
          <w:p w14:paraId="5BBF7EFB" w14:textId="4B091AF7" w:rsidR="0000105E" w:rsidRDefault="0000105E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Extending and vary known songs</w:t>
            </w:r>
            <w:r w:rsidR="00F5297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adding movement/ actions.</w:t>
            </w:r>
          </w:p>
          <w:p w14:paraId="5C413F05" w14:textId="67EF83A2" w:rsidR="00867730" w:rsidRPr="00867730" w:rsidRDefault="00867730" w:rsidP="000F0CCD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867730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MUES1.2</w:t>
            </w:r>
          </w:p>
          <w:p w14:paraId="05399D59" w14:textId="77777777" w:rsidR="00237866" w:rsidRDefault="0023786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21253EB8" w14:textId="77777777" w:rsidR="00237866" w:rsidRDefault="0023786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69BF956B" w14:textId="77777777" w:rsidR="00B35231" w:rsidRDefault="00B3523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C9EFLA08 recognise/ develop </w:t>
            </w:r>
            <w:r w:rsidR="005346D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wareness of </w:t>
            </w:r>
            <w:proofErr w:type="gramStart"/>
            <w:r w:rsidR="005346D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vocabulary</w:t>
            </w:r>
            <w:proofErr w:type="gramEnd"/>
          </w:p>
          <w:p w14:paraId="5A4F3721" w14:textId="3481B322" w:rsidR="005A7200" w:rsidRPr="004B337F" w:rsidRDefault="000F024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0F0248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VOCAB-01</w:t>
            </w:r>
          </w:p>
        </w:tc>
        <w:tc>
          <w:tcPr>
            <w:tcW w:w="2788" w:type="dxa"/>
          </w:tcPr>
          <w:p w14:paraId="01FD870E" w14:textId="17D9C7B2" w:rsidR="000F0CCD" w:rsidRPr="007236A1" w:rsidRDefault="00DA12DC" w:rsidP="000F0CCD">
            <w:pPr>
              <w:spacing w:after="0"/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-Begin with hf word drill from previous lesson</w:t>
            </w:r>
            <w:r w:rsidR="0095302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, </w:t>
            </w:r>
            <w:r w:rsidR="0076301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ppendix 4.</w:t>
            </w:r>
          </w:p>
          <w:p w14:paraId="04563D33" w14:textId="1C8FDB9B" w:rsidR="00810303" w:rsidRDefault="0081030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Revise </w:t>
            </w:r>
            <w:r w:rsidR="007236A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vocab list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from prior lesson.</w:t>
            </w:r>
          </w:p>
          <w:p w14:paraId="34F1A0D9" w14:textId="4929CA13" w:rsidR="00810303" w:rsidRDefault="00AD339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-LI</w:t>
            </w:r>
            <w:r w:rsidR="00EE1D3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: </w:t>
            </w:r>
            <w:r w:rsidR="0065149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Learning about the text through the illustrations.</w:t>
            </w:r>
            <w:r w:rsidR="00AF6FD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02066193" w14:textId="77777777" w:rsidR="00E74B80" w:rsidRDefault="00E74B8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Talk about what’s happening on each page. </w:t>
            </w:r>
          </w:p>
          <w:p w14:paraId="786E295B" w14:textId="6F578BE4" w:rsidR="002D2151" w:rsidRDefault="002D215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Point out intertextual links </w:t>
            </w:r>
            <w:r w:rsidR="00027C16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between</w:t>
            </w:r>
            <w:r w:rsidR="00CE7454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CE7454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Ribbit Rabbit Robot</w:t>
            </w:r>
            <w:r w:rsidR="00CE7454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8040DD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nd</w:t>
            </w: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Aladdin.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3E90F668" w14:textId="53BFF351" w:rsidR="00542CCA" w:rsidRDefault="00542CC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Add any interesting words </w:t>
            </w:r>
            <w:r w:rsidR="008040D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from text </w:t>
            </w:r>
            <w:r w:rsidR="00B2698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o</w:t>
            </w:r>
            <w:r w:rsidR="008040D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81284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class </w:t>
            </w:r>
            <w:r w:rsidR="008040D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vocab</w:t>
            </w:r>
            <w:r w:rsidR="00B2698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A401D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hart.</w:t>
            </w:r>
          </w:p>
          <w:p w14:paraId="40912476" w14:textId="77777777" w:rsidR="000F2AD4" w:rsidRDefault="00A401D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Discuss S. favourite illustrations in text</w:t>
            </w:r>
            <w:r w:rsidR="0084247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nd why</w:t>
            </w:r>
            <w:r w:rsidR="000F2AD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21CC1AB7" w14:textId="77777777" w:rsidR="002032E1" w:rsidRDefault="00E4213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Choose a</w:t>
            </w:r>
            <w:r w:rsidR="0098725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n illustration that tells an interesting story. </w:t>
            </w:r>
          </w:p>
          <w:p w14:paraId="4B6BA76D" w14:textId="77777777" w:rsidR="002821C7" w:rsidRDefault="002032E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T. models a sentence about illustration, using </w:t>
            </w:r>
            <w:r w:rsidR="002821C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vocabulary from text.</w:t>
            </w:r>
          </w:p>
          <w:p w14:paraId="43DA5C5B" w14:textId="77777777" w:rsidR="002821C7" w:rsidRDefault="002821C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T. guides S. in writing a sentence about illustration</w:t>
            </w:r>
          </w:p>
          <w:p w14:paraId="4CD91E5B" w14:textId="406E6645" w:rsidR="00FC6889" w:rsidRDefault="002821C7" w:rsidP="00FB64D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S. draw/ write independently about their favourite </w:t>
            </w:r>
            <w:r w:rsidR="00FB64D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illustration from text. </w:t>
            </w:r>
          </w:p>
          <w:p w14:paraId="2C02E4CD" w14:textId="2AE27617" w:rsidR="00A401D4" w:rsidRPr="004B337F" w:rsidRDefault="00240305" w:rsidP="00FB64D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Gallery walk to share </w:t>
            </w:r>
            <w:r w:rsidR="0026656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pictures and stories with each other. Display in classroom. </w:t>
            </w:r>
            <w:r w:rsidR="0084247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</w:tc>
        <w:tc>
          <w:tcPr>
            <w:tcW w:w="2955" w:type="dxa"/>
          </w:tcPr>
          <w:p w14:paraId="5254D473" w14:textId="2D64AFE0" w:rsidR="000F0CCD" w:rsidRDefault="0087296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C12BD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-</w:t>
            </w:r>
            <w:r w:rsidR="00B50FD6" w:rsidRPr="00C12BD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Sing the song </w:t>
            </w:r>
            <w:proofErr w:type="spellStart"/>
            <w:r w:rsidR="00B50FD6" w:rsidRPr="00C12BD5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dum</w:t>
            </w:r>
            <w:proofErr w:type="spellEnd"/>
            <w:r w:rsidR="00B50FD6" w:rsidRPr="00C12BD5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 xml:space="preserve"> </w:t>
            </w:r>
            <w:proofErr w:type="spellStart"/>
            <w:r w:rsidR="00B50FD6" w:rsidRPr="00C12BD5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dum</w:t>
            </w:r>
            <w:proofErr w:type="spellEnd"/>
            <w:r w:rsidR="00B50FD6" w:rsidRPr="00C12BD5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 xml:space="preserve"> diddle</w:t>
            </w:r>
            <w:r w:rsidR="0058596F" w:rsidRPr="00C12BD5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.</w:t>
            </w:r>
            <w:r w:rsidR="0058596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72041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epeat song using hf word</w:t>
            </w:r>
            <w:r w:rsidR="00FD444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</w:t>
            </w:r>
            <w:r w:rsidR="0072041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FD444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nse</w:t>
            </w:r>
            <w:r w:rsidR="005F7DA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ting/ drilling HF words</w:t>
            </w:r>
            <w:r w:rsidR="004A7C7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in melody, </w:t>
            </w:r>
            <w:r w:rsidR="0072041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from previous lesson. </w:t>
            </w:r>
          </w:p>
          <w:p w14:paraId="28292E1B" w14:textId="7BFD5883" w:rsidR="00D72058" w:rsidRDefault="00D7205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</w:t>
            </w:r>
            <w:r w:rsidR="00916C1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olfege hand signs for song:</w:t>
            </w:r>
          </w:p>
          <w:p w14:paraId="564A1B0C" w14:textId="32D29631" w:rsidR="00916C1A" w:rsidRDefault="00796A2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727059">
              <w:rPr>
                <w:rFonts w:asciiTheme="minorHAnsi" w:eastAsia="Calibri" w:hAnsiTheme="minorHAnsi" w:cstheme="minorHAnsi"/>
                <w:noProof/>
                <w:sz w:val="22"/>
                <w:szCs w:val="22"/>
                <w:lang w:val="en-AU"/>
              </w:rPr>
              <w:lastRenderedPageBreak/>
              <w:drawing>
                <wp:inline distT="0" distB="0" distL="0" distR="0" wp14:anchorId="019D93AE" wp14:editId="15372ED0">
                  <wp:extent cx="488975" cy="457223"/>
                  <wp:effectExtent l="0" t="0" r="6350" b="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8975" cy="45722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543A0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C0133E" w:rsidRPr="006116B9">
              <w:rPr>
                <w:rFonts w:asciiTheme="minorHAnsi" w:eastAsia="Calibri" w:hAnsiTheme="minorHAnsi" w:cstheme="minorHAnsi"/>
                <w:noProof/>
                <w:sz w:val="22"/>
                <w:szCs w:val="22"/>
                <w:lang w:val="en-AU"/>
              </w:rPr>
              <w:drawing>
                <wp:inline distT="0" distB="0" distL="0" distR="0" wp14:anchorId="3A501498" wp14:editId="2D32E7E8">
                  <wp:extent cx="476274" cy="374669"/>
                  <wp:effectExtent l="0" t="0" r="0" b="635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6274" cy="37466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543A0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</w:t>
            </w:r>
            <w:r w:rsidR="008E1992" w:rsidRPr="008E1992">
              <w:rPr>
                <w:rFonts w:asciiTheme="minorHAnsi" w:eastAsia="Calibri" w:hAnsiTheme="minorHAnsi" w:cstheme="minorHAnsi"/>
                <w:noProof/>
                <w:sz w:val="22"/>
                <w:szCs w:val="22"/>
                <w:lang w:val="en-AU"/>
              </w:rPr>
              <w:drawing>
                <wp:inline distT="0" distB="0" distL="0" distR="0" wp14:anchorId="7B05DB28" wp14:editId="119CCEDF">
                  <wp:extent cx="321945" cy="394767"/>
                  <wp:effectExtent l="0" t="0" r="1905" b="5715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0708" cy="4055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BF66B51" w14:textId="0985D177" w:rsidR="00543A00" w:rsidRDefault="000A687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0A6878">
              <w:rPr>
                <w:rFonts w:asciiTheme="minorHAnsi" w:eastAsia="Calibri" w:hAnsiTheme="minorHAnsi" w:cstheme="minorHAnsi"/>
                <w:noProof/>
                <w:sz w:val="22"/>
                <w:szCs w:val="22"/>
                <w:lang w:val="en-AU"/>
              </w:rPr>
              <w:drawing>
                <wp:inline distT="0" distB="0" distL="0" distR="0" wp14:anchorId="6D9539AB" wp14:editId="6C00E45D">
                  <wp:extent cx="417871" cy="447368"/>
                  <wp:effectExtent l="0" t="0" r="1270" b="0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20773" cy="4504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</w:t>
            </w:r>
            <w:r w:rsidR="00F03045" w:rsidRPr="00F03045">
              <w:rPr>
                <w:rFonts w:asciiTheme="minorHAnsi" w:eastAsia="Calibri" w:hAnsiTheme="minorHAnsi" w:cstheme="minorHAnsi"/>
                <w:noProof/>
                <w:sz w:val="22"/>
                <w:szCs w:val="22"/>
                <w:lang w:val="en-AU"/>
              </w:rPr>
              <w:drawing>
                <wp:inline distT="0" distB="0" distL="0" distR="0" wp14:anchorId="6DC16CA3" wp14:editId="412EB1FF">
                  <wp:extent cx="401818" cy="442451"/>
                  <wp:effectExtent l="0" t="0" r="0" b="0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06512" cy="44761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5E7A657" w14:textId="0A048B54" w:rsidR="008E2D6B" w:rsidRDefault="0087296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8E2D6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ppendix 4</w:t>
            </w:r>
          </w:p>
          <w:p w14:paraId="6B61C8FD" w14:textId="5048A605" w:rsidR="0035321C" w:rsidRDefault="0035321C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84247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how s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canned version of text on IWB. </w:t>
            </w:r>
          </w:p>
          <w:p w14:paraId="0E15E363" w14:textId="4424C26F" w:rsidR="00EC1470" w:rsidRDefault="00EC147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B2698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nge of writing implements required. </w:t>
            </w:r>
          </w:p>
          <w:p w14:paraId="569FC84F" w14:textId="77777777" w:rsidR="00B83A40" w:rsidRDefault="00B83A4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52ED4E6B" w14:textId="77777777" w:rsidR="00F34DD6" w:rsidRDefault="00F34DD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2A1072E" w14:textId="77777777" w:rsidR="00F34DD6" w:rsidRDefault="00F34DD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C96E6D3" w14:textId="77777777" w:rsidR="00F34DD6" w:rsidRDefault="00F34DD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37462E1F" w14:textId="77777777" w:rsidR="00F34DD6" w:rsidRDefault="00F34DD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061050F6" w14:textId="61AE8416" w:rsidR="00F34DD6" w:rsidRPr="004B337F" w:rsidRDefault="00F34DD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Support </w:t>
            </w:r>
            <w:r w:rsidR="00C66D2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reluctant writers in drawing/ annotating their character artworks. </w:t>
            </w:r>
          </w:p>
        </w:tc>
      </w:tr>
      <w:tr w:rsidR="00D36CA6" w:rsidRPr="004B337F" w14:paraId="50897A67" w14:textId="77777777" w:rsidTr="49A74656">
        <w:trPr>
          <w:trHeight w:val="699"/>
        </w:trPr>
        <w:tc>
          <w:tcPr>
            <w:tcW w:w="1129" w:type="dxa"/>
          </w:tcPr>
          <w:p w14:paraId="364B2809" w14:textId="380BD30E" w:rsidR="003E3DB7" w:rsidRDefault="00AE3F7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5:</w:t>
            </w:r>
          </w:p>
          <w:p w14:paraId="4D5E1004" w14:textId="77777777" w:rsidR="00AE3F76" w:rsidRDefault="00AE3F7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69747AA7" w14:textId="205FE29A" w:rsidR="006C4C8D" w:rsidRPr="002F23B6" w:rsidRDefault="006C4C8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2 lessons</w:t>
            </w:r>
          </w:p>
          <w:p w14:paraId="3A41AF58" w14:textId="77777777" w:rsidR="002F23B6" w:rsidRPr="002F23B6" w:rsidRDefault="002F23B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558A0ED9" w14:textId="4294C689" w:rsidR="000F0CCD" w:rsidRPr="002F23B6" w:rsidRDefault="007115A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1 lesson text reading</w:t>
            </w:r>
            <w:r w:rsidR="00AA08AF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discussion of characters</w:t>
            </w:r>
            <w:r w:rsidR="00F47BDB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50A266FA" w14:textId="77777777" w:rsidR="00AA08AF" w:rsidRPr="002F23B6" w:rsidRDefault="00AA08A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35285C87" w14:textId="471FEB46" w:rsidR="007115A4" w:rsidRPr="002F23B6" w:rsidRDefault="007115A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1 lesson </w:t>
            </w:r>
            <w:r w:rsidR="00A863AD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visual arts activity to decorate character </w:t>
            </w:r>
            <w:r w:rsidR="0022396D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outlines</w:t>
            </w:r>
            <w:r w:rsidR="00750518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2F23B6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n small</w:t>
            </w:r>
            <w:r w:rsidR="00A863AD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groups. </w:t>
            </w:r>
          </w:p>
          <w:p w14:paraId="2C687160" w14:textId="77777777" w:rsidR="000F0CCD" w:rsidRPr="002F23B6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3DD241D9" w14:textId="77777777" w:rsidR="000F0CCD" w:rsidRPr="002F23B6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634F0BB" w14:textId="77777777" w:rsidR="000F0CCD" w:rsidRPr="002F23B6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241784CB" w14:textId="77777777" w:rsidR="000F0CCD" w:rsidRPr="002F23B6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1418" w:type="dxa"/>
          </w:tcPr>
          <w:p w14:paraId="5EC7ADBE" w14:textId="7AA98A71" w:rsidR="008E7041" w:rsidRPr="002F23B6" w:rsidRDefault="00A5418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</w:t>
            </w:r>
            <w:r w:rsidR="00153CFE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FLE02</w:t>
            </w:r>
          </w:p>
          <w:p w14:paraId="5752D238" w14:textId="6703973E" w:rsidR="00153CFE" w:rsidRPr="002F23B6" w:rsidRDefault="00153CFE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Discuss events and characters </w:t>
            </w:r>
            <w:r w:rsidR="00C24E8A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in </w:t>
            </w:r>
            <w:r w:rsidR="00DF0368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exts and</w:t>
            </w:r>
            <w:r w:rsidR="00C24E8A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connecting them to their own experiences. </w:t>
            </w:r>
          </w:p>
          <w:p w14:paraId="27AEB9FA" w14:textId="77777777" w:rsidR="00EE6CE4" w:rsidRPr="005A7200" w:rsidRDefault="00EE6CE4" w:rsidP="00EE6CE4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5A7200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 xml:space="preserve">ENE-UARL-01              </w:t>
            </w:r>
          </w:p>
          <w:p w14:paraId="65F32477" w14:textId="77777777" w:rsidR="00951B09" w:rsidRDefault="00951B0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29EF24C" w14:textId="6683B63D" w:rsidR="000F0CCD" w:rsidRPr="002F23B6" w:rsidRDefault="006E7C5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</w:t>
            </w:r>
            <w:r w:rsidR="00D2670B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MUFD01</w:t>
            </w:r>
          </w:p>
          <w:p w14:paraId="11DFEEE4" w14:textId="77777777" w:rsidR="00E256CA" w:rsidRDefault="00E256C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Imagining how characters in a story </w:t>
            </w:r>
            <w:r w:rsidR="00142EFA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might dress, move and making images to </w:t>
            </w:r>
            <w:r w:rsidR="002E1E94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bout characters. </w:t>
            </w:r>
          </w:p>
          <w:p w14:paraId="354E15B2" w14:textId="32555F5F" w:rsidR="00E37FCF" w:rsidRPr="002F23B6" w:rsidRDefault="00E37FC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0B460C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MUES</w:t>
            </w:r>
            <w:r w:rsidR="000B460C" w:rsidRPr="000B460C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1.4</w:t>
            </w:r>
          </w:p>
        </w:tc>
        <w:tc>
          <w:tcPr>
            <w:tcW w:w="2788" w:type="dxa"/>
          </w:tcPr>
          <w:p w14:paraId="1FBFD6DF" w14:textId="6A770DB1" w:rsidR="000F0CCD" w:rsidRPr="002F23B6" w:rsidRDefault="0005390C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LI</w:t>
            </w:r>
            <w:r w:rsidR="00F03786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  <w:r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AD681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Describing characters </w:t>
            </w:r>
            <w:r w:rsidR="006649B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hrough how they look, what they say and what they do. </w:t>
            </w:r>
          </w:p>
          <w:p w14:paraId="52D5E53F" w14:textId="0195AB05" w:rsidR="009F521B" w:rsidRPr="002F23B6" w:rsidRDefault="009F521B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T. reads text </w:t>
            </w:r>
            <w:r w:rsidR="004555AE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o group</w:t>
            </w:r>
            <w:r w:rsidR="00684147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with prosody</w:t>
            </w:r>
            <w:r w:rsidR="004555AE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304F3F2F" w14:textId="55DB6B35" w:rsidR="00B34B2C" w:rsidRPr="002F23B6" w:rsidRDefault="004555AE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091299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Class discuss what we </w:t>
            </w:r>
            <w:r w:rsidR="00617F31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learn/ </w:t>
            </w:r>
            <w:r w:rsidR="00091299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know about the characters </w:t>
            </w:r>
            <w:r w:rsidR="00617F31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from text. </w:t>
            </w:r>
            <w:r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A02046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KQ: “</w:t>
            </w:r>
            <w:r w:rsidR="00C375BB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What did they do? </w:t>
            </w:r>
            <w:r w:rsidR="00A02046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hy did they do that? What words tell us about them? What actions make us think this?”</w:t>
            </w:r>
          </w:p>
          <w:p w14:paraId="38F6E6AA" w14:textId="77777777" w:rsidR="004555AE" w:rsidRPr="002F23B6" w:rsidRDefault="007F0EB5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Make a robot, frog and rabbit using paper skills in small groups</w:t>
            </w:r>
            <w:r w:rsidR="00E805B1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, to </w:t>
            </w:r>
            <w:r w:rsidR="00716237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label and </w:t>
            </w:r>
            <w:r w:rsidR="00E805B1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display in classroom.</w:t>
            </w:r>
            <w:r w:rsidR="004555AE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0FA31F1D" w14:textId="10388739" w:rsidR="00B179EA" w:rsidRPr="002F23B6" w:rsidRDefault="00B179E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S. reflect on text and share their feelings about the book with the class. </w:t>
            </w:r>
            <w:r w:rsidR="001E67F4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KQ: </w:t>
            </w:r>
            <w:r w:rsidR="0071571D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“</w:t>
            </w:r>
            <w:r w:rsidR="001E67F4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How does the book make you feel? What do you think about each character? Why do you say that?</w:t>
            </w:r>
            <w:r w:rsidR="0071571D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”</w:t>
            </w:r>
          </w:p>
        </w:tc>
        <w:tc>
          <w:tcPr>
            <w:tcW w:w="2955" w:type="dxa"/>
          </w:tcPr>
          <w:p w14:paraId="38FF92B6" w14:textId="354D4427" w:rsidR="00CC783A" w:rsidRPr="002F23B6" w:rsidRDefault="00C36CEC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hyperlink r:id="rId28" w:history="1">
              <w:r w:rsidR="00BE3B99" w:rsidRPr="002F23B6">
                <w:rPr>
                  <w:rStyle w:val="Hyperlink"/>
                  <w:rFonts w:asciiTheme="minorHAnsi" w:eastAsia="Calibri" w:hAnsiTheme="minorHAnsi" w:cstheme="minorHAnsi"/>
                  <w:sz w:val="22"/>
                  <w:szCs w:val="22"/>
                  <w:lang w:val="en-AU"/>
                </w:rPr>
                <w:t xml:space="preserve">Sofya </w:t>
              </w:r>
              <w:proofErr w:type="spellStart"/>
              <w:r w:rsidR="00BE3B99" w:rsidRPr="002F23B6">
                <w:rPr>
                  <w:rStyle w:val="Hyperlink"/>
                  <w:rFonts w:asciiTheme="minorHAnsi" w:eastAsia="Calibri" w:hAnsiTheme="minorHAnsi" w:cstheme="minorHAnsi"/>
                  <w:sz w:val="22"/>
                  <w:szCs w:val="22"/>
                  <w:lang w:val="en-AU"/>
                </w:rPr>
                <w:t>Karmazina</w:t>
              </w:r>
              <w:proofErr w:type="spellEnd"/>
              <w:r w:rsidR="00BE3B99" w:rsidRPr="002F23B6">
                <w:rPr>
                  <w:rStyle w:val="Hyperlink"/>
                  <w:rFonts w:asciiTheme="minorHAnsi" w:eastAsia="Calibri" w:hAnsiTheme="minorHAnsi" w:cstheme="minorHAnsi"/>
                  <w:sz w:val="22"/>
                  <w:szCs w:val="22"/>
                  <w:lang w:val="en-AU"/>
                </w:rPr>
                <w:t xml:space="preserve"> website</w:t>
              </w:r>
            </w:hyperlink>
            <w:r w:rsidR="00BE3B99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has simple pencil sketches of </w:t>
            </w:r>
            <w:r w:rsidR="00DD55DA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ext illustrations</w:t>
            </w:r>
            <w:r w:rsidR="00BE3B99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71571D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for </w:t>
            </w:r>
            <w:r w:rsidR="00BF0B3F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. </w:t>
            </w:r>
            <w:r w:rsidR="00BE3B99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o </w:t>
            </w:r>
            <w:r w:rsidR="00162E90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opy for character outlines.</w:t>
            </w:r>
            <w:r w:rsidR="009D2CDB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C11CE5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                 -</w:t>
            </w:r>
            <w:r w:rsidR="009D2CDB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dditionally, </w:t>
            </w:r>
            <w:r w:rsidR="00205DF4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he website contains beautiful </w:t>
            </w:r>
            <w:r w:rsidR="00600B01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blown-up</w:t>
            </w:r>
            <w:r w:rsidR="00205DF4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versions of illustrations from text</w:t>
            </w:r>
            <w:r w:rsidR="003243B3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, </w:t>
            </w:r>
            <w:r w:rsidR="00CD40FF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o facilitate minute observation </w:t>
            </w:r>
            <w:r w:rsidR="004C3E19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nd class</w:t>
            </w:r>
            <w:r w:rsidR="003243B3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discussion. </w:t>
            </w:r>
            <w:r w:rsidR="00205DF4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7FED6004" w14:textId="201FDF9B" w:rsidR="000F0CCD" w:rsidRPr="002F23B6" w:rsidRDefault="00CC783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Alternately, class may choose to make a robot out of boxes</w:t>
            </w:r>
            <w:r w:rsidR="00DA18DE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</w:t>
            </w:r>
            <w:r w:rsidR="003A3EDD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or a </w:t>
            </w:r>
            <w:r w:rsidR="00DA18DE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child may like to bring </w:t>
            </w:r>
            <w:r w:rsidR="00485CCE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 robot toy</w:t>
            </w:r>
            <w:r w:rsidR="00DA18DE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from home)</w:t>
            </w:r>
            <w:r w:rsidR="00DE17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DE17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Label</w:t>
            </w:r>
            <w:r w:rsidR="00A520AC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soft toys to </w:t>
            </w:r>
            <w:r w:rsidR="00904152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help</w:t>
            </w:r>
            <w:r w:rsidR="009E1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S.</w:t>
            </w:r>
            <w:r w:rsidR="00904152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A520AC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learn vocabulary</w:t>
            </w:r>
            <w:r w:rsidR="003A3EDD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as a</w:t>
            </w:r>
            <w:r w:rsidR="00485CCE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actile</w:t>
            </w:r>
            <w:r w:rsidR="003A3EDD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retrieval device</w:t>
            </w:r>
            <w:r w:rsidR="00A520AC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  <w:r w:rsidR="00162E90" w:rsidRPr="002F2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</w:tc>
      </w:tr>
      <w:tr w:rsidR="00D36CA6" w:rsidRPr="004B337F" w14:paraId="54115296" w14:textId="77777777" w:rsidTr="49A74656">
        <w:tc>
          <w:tcPr>
            <w:tcW w:w="1129" w:type="dxa"/>
          </w:tcPr>
          <w:p w14:paraId="67178D78" w14:textId="7DE696E9" w:rsidR="00AC0133" w:rsidRDefault="006C4C8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6</w:t>
            </w:r>
            <w:r w:rsidR="00AC013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</w:p>
          <w:p w14:paraId="4529B27C" w14:textId="36E76B99" w:rsidR="000F0CCD" w:rsidRDefault="00C84A9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1 lesson</w:t>
            </w:r>
          </w:p>
          <w:p w14:paraId="4158432F" w14:textId="572E1266" w:rsidR="00A1543B" w:rsidRPr="004B337F" w:rsidRDefault="00A1543B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6BB11C8E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04A167CE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3F17F2D2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14CB49D8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55DC97FE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0ABFD1C7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BDF8559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90BA12A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1418" w:type="dxa"/>
          </w:tcPr>
          <w:p w14:paraId="3A7BF3C9" w14:textId="1B355A31" w:rsidR="00A07BD2" w:rsidRDefault="005619B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AMUFE01</w:t>
            </w:r>
          </w:p>
          <w:p w14:paraId="0DCE9B16" w14:textId="6E09AF9C" w:rsidR="009C0E80" w:rsidRDefault="009C0E8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FA062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Using dramatic play to </w:t>
            </w:r>
            <w:r w:rsidR="001E66E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xplore</w:t>
            </w:r>
            <w:r w:rsidR="00FA062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ideas or understandings.</w:t>
            </w:r>
          </w:p>
          <w:p w14:paraId="161623CD" w14:textId="77777777" w:rsidR="00A07BD2" w:rsidRDefault="00A07BD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4116C9F" w14:textId="404444F4" w:rsidR="000F0CCD" w:rsidRDefault="00485C15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</w:t>
            </w:r>
            <w:r w:rsidR="0089701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9EFLE04</w:t>
            </w:r>
          </w:p>
          <w:p w14:paraId="0F64490F" w14:textId="27ED50F4" w:rsidR="0063101A" w:rsidRDefault="0063101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Use music and actions </w:t>
            </w:r>
            <w:r w:rsidR="003623F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o enhance appreciation of rhymes, </w:t>
            </w:r>
            <w:r w:rsidR="003523C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hants,</w:t>
            </w:r>
            <w:r w:rsidR="003623F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nd songs</w:t>
            </w:r>
            <w:r w:rsidR="00E15C0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451B724A" w14:textId="29734B0B" w:rsidR="00E15C05" w:rsidRDefault="00E15C05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Identify </w:t>
            </w:r>
            <w:r w:rsidR="00E814B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features of </w:t>
            </w:r>
            <w:r w:rsidR="00B3345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fairy tales</w:t>
            </w:r>
            <w:r w:rsidR="00D473C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6A676DED" w14:textId="77777777" w:rsidR="006D0062" w:rsidRPr="005A7200" w:rsidRDefault="006D0062" w:rsidP="006D0062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5A7200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 xml:space="preserve">ENE-UARL-01              </w:t>
            </w:r>
          </w:p>
          <w:p w14:paraId="46D088A4" w14:textId="77777777" w:rsidR="000B20C4" w:rsidRDefault="000B20C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0823FE9C" w14:textId="4F17CA65" w:rsidR="00D473C0" w:rsidRDefault="00B6248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EFLE05</w:t>
            </w:r>
          </w:p>
          <w:p w14:paraId="227A0D97" w14:textId="238DD889" w:rsidR="003536B1" w:rsidRDefault="00FF28F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Retell </w:t>
            </w:r>
            <w:r w:rsidR="003C756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familiar literary texts</w:t>
            </w:r>
            <w:r w:rsidR="00BC13E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hrough images or writing</w:t>
            </w:r>
            <w:r w:rsidR="00C5726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5E32AF95" w14:textId="4091504A" w:rsidR="00750518" w:rsidRPr="004B337F" w:rsidRDefault="002D2C9C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2D2C9C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OLC-01</w:t>
            </w:r>
          </w:p>
        </w:tc>
        <w:tc>
          <w:tcPr>
            <w:tcW w:w="2788" w:type="dxa"/>
          </w:tcPr>
          <w:p w14:paraId="06E0D3BF" w14:textId="7E67614D" w:rsidR="000F0CCD" w:rsidRDefault="00DA55B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LI</w:t>
            </w:r>
            <w:r w:rsidR="00A44D1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  <w:r w:rsidR="004349E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F835F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Identify beginning, middle, end of narrative. </w:t>
            </w:r>
          </w:p>
          <w:p w14:paraId="65E4ADC7" w14:textId="047E8CCF" w:rsidR="002C1137" w:rsidRDefault="002C113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T</w:t>
            </w:r>
            <w:r w:rsidR="00FA28E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 orally retell</w:t>
            </w:r>
            <w:r w:rsidR="00D5344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</w:t>
            </w:r>
            <w:r w:rsidR="00FA28E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he story of </w:t>
            </w:r>
            <w:r w:rsidR="00FA28E2" w:rsidRPr="005745D9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Goldilocks and the Three Bears</w:t>
            </w:r>
            <w:r w:rsidR="005775B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with S. input</w:t>
            </w:r>
            <w:r w:rsidR="00FA28E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  <w:r w:rsidR="00446EF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(</w:t>
            </w:r>
            <w:r w:rsidR="00760D4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ppendix 5</w:t>
            </w:r>
            <w:r w:rsidR="00446EF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)</w:t>
            </w:r>
            <w:r w:rsidR="00760D4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0BF42D56" w14:textId="7BEC062F" w:rsidR="000575F8" w:rsidRDefault="000575F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Teach S. the words of song. </w:t>
            </w:r>
          </w:p>
          <w:p w14:paraId="335030E1" w14:textId="14195AC4" w:rsidR="00A1543B" w:rsidRDefault="00A1543B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Recite</w:t>
            </w:r>
            <w:r w:rsidR="00760D4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nd perform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690AD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ong with actions</w:t>
            </w:r>
            <w:r w:rsidR="00D5344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devised by S.</w:t>
            </w:r>
            <w:r w:rsidR="00690AD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78CD2F72" w14:textId="250E4641" w:rsidR="002C3348" w:rsidRDefault="002C334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6C65C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. </w:t>
            </w:r>
            <w:r w:rsidR="00DF430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models, </w:t>
            </w:r>
            <w:r w:rsidR="00BF52F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e-</w:t>
            </w:r>
            <w:r w:rsidR="006C65C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reads </w:t>
            </w:r>
            <w:r w:rsidR="0077659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main </w:t>
            </w:r>
            <w:r w:rsidR="00D75EE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ext to students</w:t>
            </w:r>
            <w:r w:rsidR="00BF52F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with prosody.</w:t>
            </w:r>
            <w:r w:rsidR="005B1C1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      </w:t>
            </w:r>
            <w:r w:rsidR="00D75EE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77659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                      </w:t>
            </w:r>
            <w:r w:rsidR="005B1C1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D75EE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Encourage S. to </w:t>
            </w:r>
            <w:r w:rsidR="00FB4E3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evise</w:t>
            </w:r>
            <w:r w:rsidR="005B1C1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nd elaborate on</w:t>
            </w:r>
            <w:r w:rsidR="00FB4E3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C8562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main events in text. </w:t>
            </w:r>
            <w:r w:rsidR="00BE0AB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4EE35738" w14:textId="284BA2D7" w:rsidR="00DF0768" w:rsidRDefault="00DF076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Through discussion identify main aspects of narrative.</w:t>
            </w:r>
            <w:r w:rsidR="00D4730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KQ: </w:t>
            </w:r>
            <w:r w:rsidR="002C275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“How did the story begin? </w:t>
            </w:r>
            <w:r w:rsidR="007D189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What happens next? What is happening in this </w:t>
            </w:r>
            <w:r w:rsidR="002025F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picture? How does the story end? </w:t>
            </w:r>
            <w:r w:rsidR="00A3776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hat did you think about the story?</w:t>
            </w:r>
            <w:r w:rsidR="00DD545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How did the characters make you feel</w:t>
            </w:r>
            <w:r w:rsidR="00AC013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?</w:t>
            </w:r>
            <w:r w:rsidR="00A3776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”</w:t>
            </w:r>
          </w:p>
          <w:p w14:paraId="445E77F7" w14:textId="68A0152D" w:rsidR="007215BE" w:rsidRDefault="00C0752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Discuss the story map on the inside cover of text. </w:t>
            </w:r>
            <w:r w:rsidR="00107E4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</w:t>
            </w:r>
            <w:r w:rsidR="00B7324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KQ: </w:t>
            </w:r>
            <w:r w:rsidR="007B506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</w:t>
            </w:r>
            <w:r w:rsidR="00B7324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hat does the picture tell us about the text?”</w:t>
            </w:r>
          </w:p>
          <w:p w14:paraId="076942E2" w14:textId="0398F6B7" w:rsidR="00A3776A" w:rsidRDefault="00A3776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T. models </w:t>
            </w:r>
            <w:r w:rsidR="008F512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drawing and annotating 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 story map from text</w:t>
            </w:r>
            <w:r w:rsidR="004F13A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on IWB</w:t>
            </w:r>
            <w:r w:rsidR="00863CF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</w:t>
            </w:r>
            <w:r w:rsidR="00706DC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including </w:t>
            </w:r>
            <w:r w:rsidR="00863CF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vents from beginning, middle, end)</w:t>
            </w:r>
            <w:r w:rsidR="004F13A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04229E83" w14:textId="77212B34" w:rsidR="004F13A4" w:rsidRDefault="004F13A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T. provide</w:t>
            </w:r>
            <w:r w:rsidR="00EA1A7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 scaffold </w:t>
            </w:r>
            <w:r w:rsidR="00396CF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on which S. complete 3 boxes to show beginning, middle and end of story. </w:t>
            </w:r>
          </w:p>
          <w:p w14:paraId="5986D379" w14:textId="3AA877FF" w:rsidR="0007149B" w:rsidRPr="004B337F" w:rsidRDefault="0007149B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S. reflect on/ share story maps</w:t>
            </w:r>
            <w:r w:rsidR="000B20C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with class. 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</w:tc>
        <w:tc>
          <w:tcPr>
            <w:tcW w:w="2955" w:type="dxa"/>
          </w:tcPr>
          <w:p w14:paraId="0F76AA95" w14:textId="5F834154" w:rsidR="000F0CCD" w:rsidRDefault="00D01EA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D128D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ong</w:t>
            </w:r>
            <w:r w:rsidR="0050537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</w:t>
            </w:r>
            <w:r w:rsidR="00D128D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50537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“</w:t>
            </w:r>
            <w:r w:rsidR="00D128D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hen Goldilocks went to the House of the Bears”</w:t>
            </w:r>
            <w:r w:rsidR="001A20F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22D45640" w14:textId="77777777" w:rsidR="00A1543B" w:rsidRDefault="001A20F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C6086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ppendix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5.</w:t>
            </w:r>
          </w:p>
          <w:p w14:paraId="677C2743" w14:textId="7BE9E405" w:rsidR="00A93C50" w:rsidRDefault="00A93C5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Repeated reading of</w:t>
            </w:r>
            <w:r w:rsidR="00DC73E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ext to aid fluency development. </w:t>
            </w:r>
            <w:r w:rsidR="00E753A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     -</w:t>
            </w:r>
            <w:r w:rsidR="00DC73E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Students practise reading text to </w:t>
            </w:r>
            <w:r w:rsidR="002D675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eers/ in small groups</w:t>
            </w:r>
            <w:r w:rsidR="00DC73E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</w:p>
          <w:p w14:paraId="441926DD" w14:textId="23CBBA74" w:rsidR="00570E76" w:rsidRDefault="00570E7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Guided reading activities from text to familiarise students with text. </w:t>
            </w:r>
          </w:p>
          <w:p w14:paraId="4C3A595F" w14:textId="46AAE95A" w:rsidR="00C863BC" w:rsidRDefault="00C863BC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2C113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 provide</w:t>
            </w:r>
            <w:r w:rsidR="002D675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feedback on S. reading. </w:t>
            </w:r>
          </w:p>
          <w:p w14:paraId="7EFAAC0E" w14:textId="77777777" w:rsidR="00EA1A77" w:rsidRDefault="00EA1A7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6CED5C5" w14:textId="77777777" w:rsidR="00EA1A77" w:rsidRDefault="00EA1A7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7B1C4F0" w14:textId="75FB74FB" w:rsidR="00EA1A77" w:rsidRDefault="00EA1A7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tory map scaffold</w:t>
            </w:r>
            <w:r w:rsidR="00AC724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                 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F01F1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Appendix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6</w:t>
            </w:r>
            <w:r w:rsidR="00C863B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1B3E9ECD" w14:textId="7A2B97D2" w:rsidR="001470B5" w:rsidRDefault="001470B5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Some S. </w:t>
            </w:r>
            <w:r w:rsidR="00172E5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ill orally provide feedback on their drawing.</w:t>
            </w:r>
            <w:r w:rsidR="006E309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hey may need encouragement</w:t>
            </w:r>
            <w:r w:rsidR="007F046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/ support</w:t>
            </w:r>
            <w:r w:rsidR="006E309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o write. </w:t>
            </w:r>
          </w:p>
          <w:p w14:paraId="246BBBD3" w14:textId="4FBFC07F" w:rsidR="00D01EA9" w:rsidRPr="004B337F" w:rsidRDefault="007F0467" w:rsidP="00C61D00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7E00F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Encourage students to use </w:t>
            </w:r>
            <w:r w:rsidR="00C61D0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vocabulary </w:t>
            </w:r>
            <w:r w:rsidR="007E00F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word banks and </w:t>
            </w:r>
            <w:r w:rsidR="000D270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labelled </w:t>
            </w:r>
            <w:r w:rsidR="007E00F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rtworks/ toys on display in </w:t>
            </w:r>
            <w:proofErr w:type="gramStart"/>
            <w:r w:rsidR="007E00F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lassroom</w:t>
            </w:r>
            <w:r w:rsidR="000D270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</w:t>
            </w:r>
            <w:r w:rsidR="00EF310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when</w:t>
            </w:r>
            <w:proofErr w:type="gramEnd"/>
            <w:r w:rsidR="00EF310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drawing/ writing</w:t>
            </w:r>
            <w:r w:rsidR="00C61D0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="007E00F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</w:tc>
      </w:tr>
      <w:tr w:rsidR="00D36CA6" w:rsidRPr="004B337F" w14:paraId="5A05945A" w14:textId="77777777" w:rsidTr="49A74656">
        <w:tc>
          <w:tcPr>
            <w:tcW w:w="1129" w:type="dxa"/>
          </w:tcPr>
          <w:p w14:paraId="41CE726F" w14:textId="7DD4D83D" w:rsidR="00FF000A" w:rsidRDefault="006C4C8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7:</w:t>
            </w:r>
            <w:r w:rsidR="003D3AF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74CE8BE0" w14:textId="70E6D393" w:rsidR="003D3AF5" w:rsidRDefault="00FF000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2 lessons</w:t>
            </w:r>
            <w:r w:rsidR="003D3AF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</w:t>
            </w:r>
          </w:p>
          <w:p w14:paraId="3E119FF5" w14:textId="77777777" w:rsidR="002C18DE" w:rsidRDefault="002C18DE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2F2B6D4F" w14:textId="4BBDC4CF" w:rsidR="000F0CCD" w:rsidRDefault="0035014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1 lesson</w:t>
            </w:r>
            <w:r w:rsidR="00FF000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punctuation in text</w:t>
            </w:r>
            <w:r w:rsidR="00693B0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0674D937" w14:textId="77777777" w:rsidR="00693B09" w:rsidRDefault="00693B0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5A33BD79" w14:textId="62A75B85" w:rsidR="00FF000A" w:rsidRPr="004B337F" w:rsidRDefault="00FF000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1 lesson introducing musical 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 xml:space="preserve">notation and playing </w:t>
            </w:r>
            <w:r w:rsidR="00BC778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onsolidation games (memory, snap).</w:t>
            </w:r>
          </w:p>
          <w:p w14:paraId="300D487E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08A2C69E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67AA61C1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0E751876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3D381732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2BDEB913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1A6ED490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1418" w:type="dxa"/>
          </w:tcPr>
          <w:p w14:paraId="4CF5C667" w14:textId="77777777" w:rsidR="00780148" w:rsidRDefault="00F10F9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AC9</w:t>
            </w:r>
            <w:r w:rsidR="003523C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MUFC</w:t>
            </w:r>
            <w:r w:rsidR="0006501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01 </w:t>
            </w:r>
          </w:p>
          <w:p w14:paraId="3198BFA0" w14:textId="33FD79EB" w:rsidR="000F0CCD" w:rsidRDefault="0078014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C4527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perform chants/ raps using music skills they have learnt and </w:t>
            </w:r>
            <w:r w:rsidR="0013137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</w:t>
            </w:r>
            <w:r w:rsidR="00C4527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actised</w:t>
            </w:r>
            <w:r w:rsidR="00A4743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e.g. staying in time, </w:t>
            </w:r>
            <w:r w:rsidR="00A4743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 xml:space="preserve">performing with a </w:t>
            </w:r>
            <w:proofErr w:type="gramStart"/>
            <w:r w:rsidR="00A4743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group</w:t>
            </w:r>
            <w:proofErr w:type="gramEnd"/>
            <w:r w:rsidR="0025440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nd following an agreed plan</w:t>
            </w:r>
            <w:r w:rsidR="00A4743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  <w:r w:rsidR="00C4527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5C5C6043" w14:textId="77777777" w:rsidR="00464154" w:rsidRDefault="0046415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738C960" w14:textId="7F5AE050" w:rsidR="0012372F" w:rsidRDefault="0012372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EF</w:t>
            </w:r>
            <w:r w:rsidR="0078014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LA09</w:t>
            </w:r>
          </w:p>
          <w:p w14:paraId="5C7E8975" w14:textId="6DBCCEEA" w:rsidR="000A776D" w:rsidRDefault="000A776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identify punctuation as a feature of written text different to letters</w:t>
            </w:r>
            <w:r w:rsidR="0046415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17F6D372" w14:textId="1B4CA4AB" w:rsidR="007C1BA4" w:rsidRPr="00CB0E3E" w:rsidRDefault="00BA6D54" w:rsidP="000F0CCD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CB0E3E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</w:t>
            </w:r>
            <w:r w:rsidR="00CB0E3E" w:rsidRPr="00CB0E3E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PRINT-01, ENE-CWT-01</w:t>
            </w:r>
          </w:p>
          <w:p w14:paraId="567632A0" w14:textId="77777777" w:rsidR="002C72A2" w:rsidRDefault="002C72A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AC06C3E" w14:textId="01C965D9" w:rsidR="002C72A2" w:rsidRDefault="002C72A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</w:t>
            </w:r>
            <w:r w:rsidR="00963E8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9AMUFE01</w:t>
            </w:r>
          </w:p>
          <w:p w14:paraId="4E1048B6" w14:textId="6975746F" w:rsidR="000D0412" w:rsidRDefault="000D041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exploring simple musical notation</w:t>
            </w:r>
            <w:r w:rsidR="00604F8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="00802FD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802FDF" w:rsidRPr="00802FDF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MUES1.2</w:t>
            </w:r>
          </w:p>
          <w:p w14:paraId="28DD56CE" w14:textId="2BD937A7" w:rsidR="00780148" w:rsidRPr="004B337F" w:rsidRDefault="0078014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2788" w:type="dxa"/>
          </w:tcPr>
          <w:p w14:paraId="35E7DC63" w14:textId="1CCE9BF4" w:rsidR="000F0CCD" w:rsidRPr="00A02BAC" w:rsidRDefault="00D96C1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LI</w:t>
            </w:r>
            <w:r w:rsidR="00700F1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6053B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dentify punctuation in text</w:t>
            </w:r>
            <w:r w:rsidR="00305A7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, </w:t>
            </w:r>
            <w:r w:rsidR="00305A71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“</w:t>
            </w:r>
            <w:r w:rsidR="00305A71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 xml:space="preserve">Ribbit, Rabbit, </w:t>
            </w:r>
            <w:r w:rsidR="001A4A49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R</w:t>
            </w:r>
            <w:r w:rsidR="00305A71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obot</w:t>
            </w:r>
            <w:r w:rsidR="00305A71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”</w:t>
            </w:r>
            <w:r w:rsidR="006053B6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nd understand how it informs the reader. </w:t>
            </w:r>
            <w:r w:rsidR="00236BB1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780C81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282CEECD" w14:textId="77777777" w:rsidR="00D80B11" w:rsidRPr="00A02BAC" w:rsidRDefault="00DE28BB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866356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. revises punctuation in text using flash cards.</w:t>
            </w:r>
            <w:r w:rsidR="00B65A06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012D6930" w14:textId="77777777" w:rsidR="00D80B11" w:rsidRPr="00A02BAC" w:rsidRDefault="00D80B1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Learn to dance “The punctuation rap”.</w:t>
            </w:r>
          </w:p>
          <w:p w14:paraId="7D56DF2B" w14:textId="78A5CAB5" w:rsidR="00866356" w:rsidRDefault="0059325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B65A06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ncourage S. to use correct terminology</w:t>
            </w:r>
            <w:r w:rsidR="000A35ED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for </w:t>
            </w:r>
            <w:r w:rsidR="00C1400E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unctuation including</w:t>
            </w:r>
            <w:r w:rsidR="00B65A06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B65A06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capital</w:t>
            </w:r>
            <w:r w:rsidR="00CD3796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 xml:space="preserve"> </w:t>
            </w:r>
            <w:r w:rsidR="00B65A06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 xml:space="preserve">letters, full </w:t>
            </w:r>
            <w:r w:rsidR="00B65A06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lastRenderedPageBreak/>
              <w:t>stops</w:t>
            </w:r>
            <w:r w:rsidR="00CD3796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 xml:space="preserve">, </w:t>
            </w:r>
            <w:r w:rsidR="007E2873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 xml:space="preserve">commas, </w:t>
            </w:r>
            <w:r w:rsidR="00CD3796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speech (talking) marks</w:t>
            </w:r>
            <w:r w:rsidR="007E2873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, question marks, exclamation marks</w:t>
            </w:r>
            <w:r w:rsidR="007E2873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5FD2878B" w14:textId="1AF972F9" w:rsidR="003200E7" w:rsidRDefault="00EA1CAE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CA57E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 re-reads text to class</w:t>
            </w:r>
            <w:r w:rsidR="004B213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pointing to each word as they read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Encourage S. to join in. </w:t>
            </w:r>
            <w:r w:rsidR="004B213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When they come to a punctuation mark, S. </w:t>
            </w:r>
            <w:r w:rsidR="00AB1BE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erform</w:t>
            </w:r>
            <w:r w:rsidR="004B213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he matching actions from </w:t>
            </w:r>
            <w:r w:rsidR="00AB1BE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“</w:t>
            </w:r>
            <w:r w:rsidR="004B213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unctuation rap</w:t>
            </w:r>
            <w:r w:rsidR="00AB1BE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”</w:t>
            </w:r>
            <w:r w:rsidR="004B213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="009D288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3516428F" w14:textId="41C348E7" w:rsidR="00EA1CAE" w:rsidRDefault="003200E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9D288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. models punctuation in text, guides S. </w:t>
            </w:r>
            <w:r w:rsidR="0004614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in acting out punctuation 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n text</w:t>
            </w:r>
            <w:r w:rsidR="008150C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as they read text together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131CB538" w14:textId="77777777" w:rsidR="003200E7" w:rsidRDefault="003200E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S. independently act out punctuation</w:t>
            </w:r>
            <w:r w:rsidR="00E75FF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79274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whilst joining </w:t>
            </w:r>
            <w:r w:rsidR="00DA525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in and </w:t>
            </w:r>
            <w:r w:rsidR="0079274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reading text. </w:t>
            </w:r>
          </w:p>
          <w:p w14:paraId="648A639B" w14:textId="77777777" w:rsidR="00D0037B" w:rsidRDefault="00D0037B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T. </w:t>
            </w:r>
            <w:r w:rsidR="008139F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shows musical </w:t>
            </w:r>
            <w:r w:rsidR="00AC023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notation chart and explains musical </w:t>
            </w:r>
            <w:r w:rsidR="002F226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ymbols to S.</w:t>
            </w:r>
          </w:p>
          <w:p w14:paraId="4E57E30B" w14:textId="5C3F330B" w:rsidR="002F2261" w:rsidRPr="004B337F" w:rsidRDefault="002F226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S. </w:t>
            </w:r>
            <w:r w:rsidR="006E4F1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lay memory, snap in small groups to reinfor</w:t>
            </w:r>
            <w:r w:rsidR="00AC77F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e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music</w:t>
            </w:r>
            <w:r w:rsidR="00AC77F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l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metalanguage. </w:t>
            </w:r>
          </w:p>
        </w:tc>
        <w:tc>
          <w:tcPr>
            <w:tcW w:w="2955" w:type="dxa"/>
          </w:tcPr>
          <w:p w14:paraId="1DFE6E16" w14:textId="44D1F4B8" w:rsidR="000F0CCD" w:rsidRDefault="00B85F9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-Teach S. the punctuation rap.</w:t>
            </w:r>
          </w:p>
          <w:p w14:paraId="0C286356" w14:textId="77777777" w:rsidR="00F57208" w:rsidRDefault="00F5720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1F9CC170" w14:textId="77777777" w:rsidR="00F57208" w:rsidRDefault="00F57208" w:rsidP="00F57208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Punctuation flash cards (copied on A4 card)</w:t>
            </w:r>
          </w:p>
          <w:p w14:paraId="7BE60218" w14:textId="77777777" w:rsidR="00F57208" w:rsidRDefault="00F57208" w:rsidP="00F57208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5BB5BB08" w14:textId="77777777" w:rsidR="00F57208" w:rsidRDefault="00F57208" w:rsidP="00F57208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Appendix 7.</w:t>
            </w:r>
          </w:p>
          <w:p w14:paraId="76FDA7E7" w14:textId="77777777" w:rsidR="002009A8" w:rsidRDefault="002009A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57A6B79C" w14:textId="77777777" w:rsidR="002009A8" w:rsidRDefault="002009A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AE2D1DC" w14:textId="77777777" w:rsidR="002009A8" w:rsidRDefault="002009A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9997517" w14:textId="77777777" w:rsidR="002009A8" w:rsidRDefault="002009A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2277835" w14:textId="77777777" w:rsidR="002009A8" w:rsidRDefault="002009A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2AC1DC47" w14:textId="17EBD0A3" w:rsidR="002009A8" w:rsidRDefault="00BB48B5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-Appendix 8: Punctuation Rap</w:t>
            </w:r>
            <w:r w:rsidR="0028340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2016A092" w14:textId="77777777" w:rsidR="00F57208" w:rsidRDefault="00F5720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3CE9AAE0" w14:textId="258CEE6E" w:rsidR="006E4F1E" w:rsidRDefault="00270D2A" w:rsidP="0013137B">
            <w:pPr>
              <w:spacing w:after="0"/>
              <w:jc w:val="center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B13390">
              <w:rPr>
                <w:rStyle w:val="Heading2Char"/>
                <w:noProof/>
              </w:rPr>
              <w:drawing>
                <wp:inline distT="0" distB="0" distL="0" distR="0" wp14:anchorId="2AA3C129" wp14:editId="4351394D">
                  <wp:extent cx="1361594" cy="2019503"/>
                  <wp:effectExtent l="0" t="0" r="0" b="0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22761" cy="21102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AC912FB" w14:textId="77777777" w:rsidR="006E4F1E" w:rsidRDefault="006E4F1E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6DB88BE9" w14:textId="716C1C80" w:rsidR="006E4F1E" w:rsidRDefault="006E4F1E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ppendix 8a</w:t>
            </w:r>
            <w:r w:rsidR="00B2244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 Musical notation chart</w:t>
            </w:r>
          </w:p>
          <w:p w14:paraId="515728AC" w14:textId="5136614A" w:rsidR="00B22443" w:rsidRDefault="00B2244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ppendix </w:t>
            </w:r>
            <w:r w:rsidR="00A9675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8b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 Memory cards mas</w:t>
            </w:r>
            <w:r w:rsidR="00A9675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er for T. to copy, laminate. </w:t>
            </w:r>
          </w:p>
          <w:p w14:paraId="1CADFE68" w14:textId="5BE291C1" w:rsidR="00B85F96" w:rsidRPr="004B337F" w:rsidRDefault="00B85F9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</w:tr>
      <w:tr w:rsidR="00D36CA6" w:rsidRPr="004B337F" w14:paraId="1CE14A5E" w14:textId="77777777" w:rsidTr="49A74656">
        <w:tc>
          <w:tcPr>
            <w:tcW w:w="1129" w:type="dxa"/>
          </w:tcPr>
          <w:p w14:paraId="23191FDB" w14:textId="51E2BB3D" w:rsidR="000F0CCD" w:rsidRDefault="006C4C8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8</w:t>
            </w:r>
            <w:r w:rsidR="0000089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</w:p>
          <w:p w14:paraId="40565167" w14:textId="77777777" w:rsidR="00000892" w:rsidRPr="004B337F" w:rsidRDefault="0000089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15E7E243" w14:textId="5A22325E" w:rsidR="000F0CCD" w:rsidRPr="004B337F" w:rsidRDefault="002006A1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1 lesson with ongoing revision</w:t>
            </w:r>
          </w:p>
          <w:p w14:paraId="7BDFE5AD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577B06AC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25BBD2D2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31939011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050AA47C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0454E764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83D9F99" w14:textId="77777777" w:rsidR="000F0CCD" w:rsidRPr="004B337F" w:rsidRDefault="000F0CC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1418" w:type="dxa"/>
          </w:tcPr>
          <w:p w14:paraId="4B124E98" w14:textId="77777777" w:rsidR="004F2958" w:rsidRDefault="00E90C5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AM</w:t>
            </w:r>
            <w:r w:rsidR="0078266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UF01 </w:t>
            </w:r>
          </w:p>
          <w:p w14:paraId="79B0061E" w14:textId="52220E5B" w:rsidR="006E7932" w:rsidRDefault="004F295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6E793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</w:t>
            </w:r>
            <w:r w:rsidR="00EA694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ng songs to develop pitch, beat, rhythm recognition</w:t>
            </w:r>
          </w:p>
          <w:p w14:paraId="699DCF83" w14:textId="6759C503" w:rsidR="00974428" w:rsidRPr="00974428" w:rsidRDefault="00974428" w:rsidP="000F0CCD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974428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MUES1.1</w:t>
            </w:r>
          </w:p>
          <w:p w14:paraId="06EEC630" w14:textId="77777777" w:rsidR="001D4394" w:rsidRDefault="001D439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F3CBBAD" w14:textId="77777777" w:rsidR="00422483" w:rsidRDefault="0042248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ABB6889" w14:textId="01E52803" w:rsidR="00856B29" w:rsidRDefault="00856B2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</w:t>
            </w:r>
            <w:r w:rsidR="00BB243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FLA09</w:t>
            </w:r>
          </w:p>
          <w:p w14:paraId="2CD8763C" w14:textId="2ED9ADB7" w:rsidR="00BB243C" w:rsidRDefault="00BB243C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identify punctuation as a feature of written text</w:t>
            </w:r>
            <w:r w:rsidR="00A2739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753AF3DF" w14:textId="59053CA6" w:rsidR="006E7932" w:rsidRDefault="00C3540C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CB0E3E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CWT-01</w:t>
            </w:r>
          </w:p>
          <w:p w14:paraId="02994E0B" w14:textId="77777777" w:rsidR="00B42D7F" w:rsidRDefault="00B42D7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DA1AE0E" w14:textId="77777777" w:rsidR="00B42D7F" w:rsidRDefault="00B42D7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01B72FF1" w14:textId="77777777" w:rsidR="00B42D7F" w:rsidRDefault="00B42D7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0D09EBFE" w14:textId="39B2EC0C" w:rsidR="000F0CCD" w:rsidRDefault="006E793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</w:t>
            </w:r>
            <w:r w:rsidR="00A31AF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9</w:t>
            </w:r>
            <w:r w:rsidR="004A71C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FLY05</w:t>
            </w:r>
          </w:p>
          <w:p w14:paraId="3327CE89" w14:textId="57750059" w:rsidR="00031EF6" w:rsidRDefault="00031EF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8A19A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tempt to </w:t>
            </w:r>
            <w:r w:rsidR="001E1A2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ork out unknown words by using phonic decoding</w:t>
            </w:r>
            <w:r w:rsidR="00016E7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063E54F3" w14:textId="77B6A911" w:rsidR="00B94B17" w:rsidRPr="00085E5D" w:rsidRDefault="00085E5D" w:rsidP="000F0CCD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085E5D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lastRenderedPageBreak/>
              <w:t>ENE-PHOKW-01</w:t>
            </w:r>
          </w:p>
          <w:p w14:paraId="3A386DCB" w14:textId="77777777" w:rsidR="008A19A8" w:rsidRDefault="0012413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EFLY09</w:t>
            </w:r>
          </w:p>
          <w:p w14:paraId="7073B586" w14:textId="43978C5A" w:rsidR="00124133" w:rsidRDefault="0077118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r</w:t>
            </w:r>
            <w:r w:rsidR="0012413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ecognise and </w:t>
            </w:r>
            <w:r w:rsidR="002C5CC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generate rhyming words, </w:t>
            </w:r>
            <w:r w:rsidR="0003367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yllables,</w:t>
            </w:r>
            <w:r w:rsidR="002C5CC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nd sounds in spoken words</w:t>
            </w:r>
            <w:r w:rsidR="00016E7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7F209A3A" w14:textId="5E5A26F5" w:rsidR="00F4009D" w:rsidRPr="004B337F" w:rsidRDefault="00F4009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F4009D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PHOAW-01</w:t>
            </w:r>
          </w:p>
        </w:tc>
        <w:tc>
          <w:tcPr>
            <w:tcW w:w="2788" w:type="dxa"/>
          </w:tcPr>
          <w:p w14:paraId="61450463" w14:textId="5C958793" w:rsidR="00154548" w:rsidRDefault="00A71D05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-</w:t>
            </w:r>
            <w:r w:rsidR="00E2270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Learn the action song, “Da </w:t>
            </w:r>
            <w:proofErr w:type="spellStart"/>
            <w:r w:rsidR="00065F1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G</w:t>
            </w:r>
            <w:r w:rsidR="00E2270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l</w:t>
            </w:r>
            <w:r w:rsidR="00E325B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oo</w:t>
            </w:r>
            <w:r w:rsidR="00E2270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nk</w:t>
            </w:r>
            <w:proofErr w:type="spellEnd"/>
            <w:r w:rsidR="00E2270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”</w:t>
            </w:r>
            <w:r w:rsidR="0015454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S. make up actions to match song. </w:t>
            </w:r>
            <w:r w:rsidR="00935CE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Identify beat and rhythm. Add </w:t>
            </w:r>
            <w:r w:rsidR="00C7038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untuned percussion </w:t>
            </w:r>
            <w:r w:rsidR="000C63F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when S. are familiar with song. </w:t>
            </w:r>
            <w:r w:rsidR="00C7038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2969D527" w14:textId="13091689" w:rsidR="000A2302" w:rsidRDefault="000A230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LI:</w:t>
            </w:r>
            <w:r w:rsidR="009733B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541C3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Make new words from words in text. </w:t>
            </w:r>
          </w:p>
          <w:p w14:paraId="6D67A32E" w14:textId="61C54B92" w:rsidR="00A71D05" w:rsidRDefault="0015454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4035B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S. read text inside speech marks, with expression/ </w:t>
            </w:r>
            <w:r w:rsidR="001E0B7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loud/ soft </w:t>
            </w:r>
            <w:r w:rsidR="004035B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voices. </w:t>
            </w:r>
            <w:r w:rsidR="005B792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ncourage S. to r</w:t>
            </w:r>
            <w:r w:rsidR="00D86A5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ead punctuation, including </w:t>
            </w:r>
            <w:r w:rsidR="009327F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question</w:t>
            </w:r>
            <w:r w:rsidR="00D86A5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marks, commas</w:t>
            </w:r>
            <w:r w:rsidR="009327F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="00C3325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. reads linking text </w:t>
            </w:r>
            <w:r w:rsidR="004C519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between direct speech </w:t>
            </w:r>
            <w:r w:rsidR="00C3325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with prosody. </w:t>
            </w:r>
          </w:p>
          <w:p w14:paraId="69C1FAAA" w14:textId="25BC1FAF" w:rsidR="00365646" w:rsidRDefault="004441C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36564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Class practise performing text together. </w:t>
            </w:r>
          </w:p>
          <w:p w14:paraId="3C9AD513" w14:textId="1D19CEB1" w:rsidR="00BF7A10" w:rsidRDefault="00BF7A1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T. models </w:t>
            </w:r>
            <w:r w:rsidR="00B460B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how to blend words e.g. /f/ </w:t>
            </w:r>
            <w:r w:rsidR="00A80C9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/r/ /o/ /g/.</w:t>
            </w:r>
            <w:r w:rsidR="000F366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F0151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fldChar w:fldCharType="begin"/>
            </w:r>
            <w:r w:rsidR="00F0151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instrText xml:space="preserve"> ADDIN EN.CITE &lt;EndNote&gt;&lt;Cite&gt;&lt;Author&gt;Beck&lt;/Author&gt;&lt;Year&gt;2013&lt;/Year&gt;&lt;RecNum&gt;106&lt;/RecNum&gt;&lt;DisplayText&gt;(Beck &amp;amp; Beck, 2013)&lt;/DisplayText&gt;&lt;record&gt;&lt;rec-number&gt;106&lt;/rec-number&gt;&lt;foreign-keys&gt;&lt;key app="EN" db-id="tz502xaepp2weee9ppipwevbxzwr25vt20vw" timestamp="1653103866"&gt;106&lt;/key&gt;&lt;/foreign-keys&gt;&lt;ref-type name="Book"&gt;6&lt;/ref-type&gt;&lt;contributors&gt;&lt;authors&gt;&lt;author&gt;Beck, I.&lt;/author&gt;&lt;author&gt;Beck, M.&lt;/author&gt;&lt;/authors&gt;&lt;/contributors&gt;&lt;titles&gt;&lt;title&gt;Making sense of phonics&lt;/title&gt;&lt;/titles&gt;&lt;edition&gt;2nd&lt;/edition&gt;&lt;dates&gt;&lt;year&gt;2013&lt;/year&gt;&lt;/dates&gt;&lt;publisher&gt;Guilford Press&lt;/publisher&gt;&lt;urls&gt;&lt;/urls&gt;&lt;/record&gt;&lt;/Cite&gt;&lt;/EndNote&gt;</w:instrText>
            </w:r>
            <w:r w:rsidR="00F0151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fldChar w:fldCharType="separate"/>
            </w:r>
            <w:r w:rsidR="00F0151A">
              <w:rPr>
                <w:rFonts w:asciiTheme="minorHAnsi" w:eastAsia="Calibri" w:hAnsiTheme="minorHAnsi" w:cstheme="minorHAnsi"/>
                <w:noProof/>
                <w:sz w:val="22"/>
                <w:szCs w:val="22"/>
                <w:lang w:val="en-AU"/>
              </w:rPr>
              <w:t>(Beck &amp; Beck, 2013)</w:t>
            </w:r>
            <w:r w:rsidR="00F0151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fldChar w:fldCharType="end"/>
            </w:r>
            <w:r w:rsidR="00A277C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73.</w:t>
            </w:r>
            <w:r w:rsidR="00BB6C1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66D81349" w14:textId="06E20CAC" w:rsidR="009F4571" w:rsidRDefault="00920204" w:rsidP="000F0CCD">
            <w:pPr>
              <w:spacing w:after="0"/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F4274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. w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ord building</w:t>
            </w:r>
            <w:r w:rsidR="00FA57C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ctivities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in small groups</w:t>
            </w:r>
            <w:r w:rsidR="007805B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  <w:r w:rsidR="006961A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S. </w:t>
            </w:r>
            <w:r w:rsidR="0006467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use letter tiles </w:t>
            </w:r>
            <w:r w:rsidR="003049E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o make</w:t>
            </w:r>
            <w:r w:rsidR="00B335A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words from text (e.g. </w:t>
            </w:r>
            <w:r w:rsidR="00337068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 xml:space="preserve">wish, row, rev, </w:t>
            </w:r>
            <w:r w:rsidR="00610AE4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beep.)</w:t>
            </w:r>
          </w:p>
          <w:p w14:paraId="1EA778E4" w14:textId="77777777" w:rsidR="00AC724F" w:rsidRDefault="001603B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06554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-S.</w:t>
            </w:r>
            <w:r w:rsidR="004F64C9" w:rsidRPr="0006554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record and share new words they have created. </w:t>
            </w:r>
          </w:p>
          <w:p w14:paraId="4B41E039" w14:textId="2C0D22CD" w:rsidR="001603B6" w:rsidRPr="00065541" w:rsidRDefault="001603B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20C9A79F" w14:textId="3D18433B" w:rsidR="004441C2" w:rsidRPr="004B337F" w:rsidRDefault="004441C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2955" w:type="dxa"/>
          </w:tcPr>
          <w:p w14:paraId="783D6F8A" w14:textId="4F89E6DE" w:rsidR="00065F14" w:rsidRDefault="00065F1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 xml:space="preserve">-Multimodal text, </w:t>
            </w:r>
            <w:hyperlink r:id="rId30" w:history="1">
              <w:r w:rsidRPr="00220DA5">
                <w:rPr>
                  <w:rStyle w:val="Hyperlink"/>
                  <w:rFonts w:asciiTheme="minorHAnsi" w:eastAsia="Calibri" w:hAnsiTheme="minorHAnsi" w:cstheme="minorHAnsi"/>
                  <w:sz w:val="22"/>
                  <w:szCs w:val="22"/>
                  <w:lang w:val="en-AU"/>
                </w:rPr>
                <w:t xml:space="preserve">“Da </w:t>
              </w:r>
              <w:proofErr w:type="spellStart"/>
              <w:r w:rsidRPr="00220DA5">
                <w:rPr>
                  <w:rStyle w:val="Hyperlink"/>
                  <w:rFonts w:asciiTheme="minorHAnsi" w:eastAsia="Calibri" w:hAnsiTheme="minorHAnsi" w:cstheme="minorHAnsi"/>
                  <w:sz w:val="22"/>
                  <w:szCs w:val="22"/>
                  <w:lang w:val="en-AU"/>
                </w:rPr>
                <w:t>Gl</w:t>
              </w:r>
              <w:r w:rsidR="003B17CD">
                <w:rPr>
                  <w:rStyle w:val="Hyperlink"/>
                  <w:rFonts w:asciiTheme="minorHAnsi" w:eastAsia="Calibri" w:hAnsiTheme="minorHAnsi" w:cstheme="minorHAnsi"/>
                  <w:sz w:val="22"/>
                  <w:szCs w:val="22"/>
                  <w:lang w:val="en-AU"/>
                </w:rPr>
                <w:t>oo</w:t>
              </w:r>
              <w:r w:rsidRPr="00220DA5">
                <w:rPr>
                  <w:rStyle w:val="Hyperlink"/>
                  <w:rFonts w:asciiTheme="minorHAnsi" w:eastAsia="Calibri" w:hAnsiTheme="minorHAnsi" w:cstheme="minorHAnsi"/>
                  <w:sz w:val="22"/>
                  <w:szCs w:val="22"/>
                  <w:lang w:val="en-AU"/>
                </w:rPr>
                <w:t>nk</w:t>
              </w:r>
              <w:proofErr w:type="spellEnd"/>
              <w:r w:rsidRPr="00220DA5">
                <w:rPr>
                  <w:rStyle w:val="Hyperlink"/>
                  <w:rFonts w:asciiTheme="minorHAnsi" w:eastAsia="Calibri" w:hAnsiTheme="minorHAnsi" w:cstheme="minorHAnsi"/>
                  <w:sz w:val="22"/>
                  <w:szCs w:val="22"/>
                  <w:lang w:val="en-AU"/>
                </w:rPr>
                <w:t>”</w:t>
              </w:r>
              <w:r w:rsidR="00352BEA" w:rsidRPr="00220DA5">
                <w:rPr>
                  <w:rStyle w:val="Hyperlink"/>
                  <w:rFonts w:asciiTheme="minorHAnsi" w:eastAsia="Calibri" w:hAnsiTheme="minorHAnsi" w:cstheme="minorHAnsi"/>
                  <w:sz w:val="22"/>
                  <w:szCs w:val="22"/>
                  <w:lang w:val="en-AU"/>
                </w:rPr>
                <w:t>.</w:t>
              </w:r>
            </w:hyperlink>
          </w:p>
          <w:p w14:paraId="4EAC2397" w14:textId="77777777" w:rsidR="00422483" w:rsidRDefault="0042248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0D9E7AF" w14:textId="670424B9" w:rsidR="000F0CCD" w:rsidRPr="00A02BAC" w:rsidRDefault="008407DE" w:rsidP="000F0CCD">
            <w:pPr>
              <w:spacing w:after="0"/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ord building</w:t>
            </w:r>
            <w:r w:rsidR="00EF132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B8123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from text</w:t>
            </w:r>
            <w:r w:rsidR="00FB5AC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  <w:r w:rsidR="00F7179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61603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      -</w:t>
            </w:r>
            <w:r w:rsidR="00F7179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U</w:t>
            </w:r>
            <w:r w:rsidR="00EF132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ing letter tiles</w:t>
            </w:r>
            <w:r w:rsidR="00A62DB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, in </w:t>
            </w:r>
            <w:r w:rsidR="0049120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airs</w:t>
            </w:r>
            <w:r w:rsidR="00F7179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, S. make the </w:t>
            </w:r>
            <w:r w:rsidR="00F7179A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ord</w:t>
            </w:r>
            <w:r w:rsidR="00F8350E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F8350E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frog</w:t>
            </w:r>
            <w:r w:rsidR="00E24C19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.</w:t>
            </w:r>
          </w:p>
          <w:p w14:paraId="4399738C" w14:textId="3C9C0929" w:rsidR="000111C3" w:rsidRPr="00A02BAC" w:rsidRDefault="0091710E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6473DC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tretch the letters</w:t>
            </w:r>
            <w:r w:rsidR="000837BA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  <w:r w:rsidR="0054505D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Identify the </w:t>
            </w:r>
            <w:r w:rsidR="000B6B09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honemes</w:t>
            </w:r>
            <w:r w:rsidR="0054505D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in </w:t>
            </w:r>
            <w:r w:rsidR="0054505D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frog</w:t>
            </w:r>
            <w:r w:rsidR="0054505D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4) </w:t>
            </w:r>
            <w:r w:rsidR="006E134B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        </w:t>
            </w: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0837BA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Blend phonemes together</w:t>
            </w:r>
            <w:r w:rsidR="0050422E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decoding written word into speech</w:t>
            </w:r>
            <w:r w:rsidR="00A86E2F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sounds</w:t>
            </w:r>
            <w:r w:rsidR="000837BA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="0054505D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086C9A40" w14:textId="77777777" w:rsidR="00D12049" w:rsidRDefault="008E139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3B39E8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In pairs, S. </w:t>
            </w:r>
            <w:r w:rsidR="00114166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make new words </w:t>
            </w:r>
            <w:r w:rsidR="00FC2C3E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from the word </w:t>
            </w:r>
            <w:r w:rsidR="00FC2C3E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frog</w:t>
            </w:r>
            <w:r w:rsidR="00E262AC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,</w:t>
            </w:r>
            <w:r w:rsidR="00E262AC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E5162A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by</w:t>
            </w:r>
            <w:r w:rsidR="00E5162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E262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hanging the beginning, medial and end phonemes</w:t>
            </w:r>
            <w:r w:rsidR="004176E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</w:p>
          <w:p w14:paraId="3D44BA18" w14:textId="77777777" w:rsidR="00E53C4F" w:rsidRDefault="00E53C4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2F52C0D3" w14:textId="2A0CB78C" w:rsidR="003B39E8" w:rsidRDefault="00D1204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FF446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. r</w:t>
            </w:r>
            <w:r w:rsidR="004176E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cord new words</w:t>
            </w:r>
            <w:r w:rsidR="00433BB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26102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formed on</w:t>
            </w:r>
            <w:r w:rsidR="00F8350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mini whiteboards. </w:t>
            </w:r>
          </w:p>
          <w:p w14:paraId="5B64E418" w14:textId="77777777" w:rsidR="00E53C4F" w:rsidRDefault="00E53C4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25ED3A55" w14:textId="3EAB220B" w:rsidR="00C72A38" w:rsidRDefault="00C72A3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From student word lists, </w:t>
            </w:r>
            <w:r w:rsidR="0006554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lass</w:t>
            </w:r>
            <w:r w:rsidR="005146B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identify the words that </w:t>
            </w:r>
            <w:r w:rsidR="004F2DF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rhyme with </w:t>
            </w:r>
            <w:r w:rsidR="004F2DFF" w:rsidRPr="00110B8A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frog</w:t>
            </w:r>
            <w:r w:rsidR="00DA56D0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,</w:t>
            </w:r>
            <w:r w:rsidR="00110B8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ogether</w:t>
            </w:r>
            <w:r w:rsidR="004F2DF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</w:p>
          <w:p w14:paraId="07D553C1" w14:textId="77777777" w:rsidR="00661CC8" w:rsidRDefault="00661CC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683E7817" w14:textId="627FB6BD" w:rsidR="00D12049" w:rsidRDefault="00D1204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Discriminate between the real and pseudo</w:t>
            </w:r>
            <w:r w:rsidR="00DA56D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nonsense)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words</w:t>
            </w:r>
            <w:r w:rsidR="0082780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in S. word lists</w:t>
            </w:r>
            <w:r w:rsidR="00A021B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3A9869E5" w14:textId="77777777" w:rsidR="00661CC8" w:rsidRDefault="00661CC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3303EAC" w14:textId="336D2304" w:rsidR="008B5229" w:rsidRPr="004B337F" w:rsidRDefault="008B522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</w:tr>
      <w:tr w:rsidR="009021C8" w:rsidRPr="004B337F" w14:paraId="3812A6F6" w14:textId="77777777" w:rsidTr="49A74656">
        <w:tc>
          <w:tcPr>
            <w:tcW w:w="1129" w:type="dxa"/>
          </w:tcPr>
          <w:p w14:paraId="05583D78" w14:textId="77777777" w:rsidR="006C4C8D" w:rsidRDefault="006C4C8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9</w:t>
            </w:r>
            <w:r w:rsidR="0011278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</w:p>
          <w:p w14:paraId="2729DC2D" w14:textId="798884B6" w:rsidR="009021C8" w:rsidRDefault="0011278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52822561" w14:textId="4F602F78" w:rsidR="000F02A4" w:rsidRPr="004B337F" w:rsidRDefault="000F02A4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1 lesson with ongoing revision</w:t>
            </w:r>
          </w:p>
        </w:tc>
        <w:tc>
          <w:tcPr>
            <w:tcW w:w="1418" w:type="dxa"/>
          </w:tcPr>
          <w:p w14:paraId="7D3B5E0A" w14:textId="537AAF0F" w:rsidR="009021C8" w:rsidRDefault="007159D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</w:t>
            </w:r>
            <w:r w:rsidR="00071CC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9EFLY15</w:t>
            </w:r>
          </w:p>
          <w:p w14:paraId="3130ABBA" w14:textId="77777777" w:rsidR="00AD2072" w:rsidRDefault="00071CCC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D8288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ecognise</w:t>
            </w:r>
            <w:r w:rsidR="0075102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hat </w:t>
            </w:r>
            <w:r w:rsidR="00285B1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ords are units of meaning and can be made of more than one meaningful part</w:t>
            </w:r>
            <w:r w:rsidR="00641BA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="00AD207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65E0EE4D" w14:textId="18EC02B5" w:rsidR="00071CCC" w:rsidRDefault="00AD2072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D2072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SPELL-01</w:t>
            </w:r>
          </w:p>
        </w:tc>
        <w:tc>
          <w:tcPr>
            <w:tcW w:w="2788" w:type="dxa"/>
          </w:tcPr>
          <w:p w14:paraId="3EFEF418" w14:textId="1CB13FAF" w:rsidR="0038518B" w:rsidRPr="00A02BAC" w:rsidRDefault="0038518B" w:rsidP="00656E4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LI: </w:t>
            </w:r>
            <w:r w:rsidR="0041660D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Break words into smaller parts (morphemes). </w:t>
            </w:r>
            <w:r w:rsidR="005E35B3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Break words from text into syllables</w:t>
            </w:r>
            <w:r w:rsidR="007F1B46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  <w:r w:rsidR="005E35B3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83524B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0EFCE439" w14:textId="161C9319" w:rsidR="00656E45" w:rsidRPr="00A02BAC" w:rsidRDefault="00656E45" w:rsidP="00656E4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T. models syllabification of multisyllabic words </w:t>
            </w:r>
            <w:r w:rsidR="006A56CA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from</w:t>
            </w: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ext on IWB. </w:t>
            </w:r>
          </w:p>
          <w:p w14:paraId="16CC18B4" w14:textId="77777777" w:rsidR="00656E45" w:rsidRPr="00A02BAC" w:rsidRDefault="00656E45" w:rsidP="00656E4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S. identify syllables in spoken words, clapping the rhythm e.g. </w:t>
            </w:r>
            <w:r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riveting, wishes, Ribbit, granted, meanie, discovered.</w:t>
            </w: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2EDC7B7F" w14:textId="3C1A752F" w:rsidR="00656E45" w:rsidRPr="00A02BAC" w:rsidRDefault="00656E45" w:rsidP="00656E4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S. identify the number of syllables in words</w:t>
            </w:r>
            <w:r w:rsidR="00191F4B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in syllable guessing game (e.g., </w:t>
            </w:r>
            <w:r w:rsidR="00191F4B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How many syllables in…</w:t>
            </w:r>
            <w:r w:rsidR="00191F4B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)</w:t>
            </w:r>
          </w:p>
          <w:p w14:paraId="0122E7AD" w14:textId="77777777" w:rsidR="009021C8" w:rsidRPr="00A02BAC" w:rsidRDefault="009021C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2955" w:type="dxa"/>
          </w:tcPr>
          <w:p w14:paraId="7CE52951" w14:textId="77777777" w:rsidR="00BA158A" w:rsidRPr="00A02BAC" w:rsidRDefault="00BA158A" w:rsidP="00BA158A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Syllabification: rivet/s, </w:t>
            </w:r>
            <w:proofErr w:type="spellStart"/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iv</w:t>
            </w:r>
            <w:proofErr w:type="spellEnd"/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/et/</w:t>
            </w:r>
            <w:proofErr w:type="spellStart"/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ng</w:t>
            </w:r>
            <w:proofErr w:type="spellEnd"/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wish/es, Rib/bit, grant/ed, mean/</w:t>
            </w:r>
            <w:proofErr w:type="spellStart"/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e</w:t>
            </w:r>
            <w:proofErr w:type="spellEnd"/>
          </w:p>
          <w:p w14:paraId="7E6EF298" w14:textId="77777777" w:rsidR="00BA158A" w:rsidRPr="00A02BAC" w:rsidRDefault="00BA158A" w:rsidP="00BA158A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6537F8CF" w14:textId="0BEFA7F6" w:rsidR="00105517" w:rsidRPr="00A02BAC" w:rsidRDefault="00BA158A" w:rsidP="00BA158A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Identify morphemes: </w:t>
            </w:r>
            <w:r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 xml:space="preserve">s, </w:t>
            </w:r>
            <w:proofErr w:type="spellStart"/>
            <w:r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ing</w:t>
            </w:r>
            <w:proofErr w:type="spellEnd"/>
            <w:r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, es, ed.</w:t>
            </w:r>
            <w:r w:rsidR="00A67061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 xml:space="preserve"> </w:t>
            </w:r>
            <w:r w:rsidR="00A67061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e find these bound morphemes at the end of words.</w:t>
            </w:r>
            <w:r w:rsidR="00A67061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 xml:space="preserve"> </w:t>
            </w:r>
            <w:r w:rsidR="00C4623F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hey are added to base </w:t>
            </w:r>
            <w:r w:rsidR="000918D0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ords and</w:t>
            </w:r>
            <w:r w:rsidR="00C4623F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change their job</w:t>
            </w:r>
            <w:r w:rsidR="000918D0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in a sentence</w:t>
            </w:r>
            <w:r w:rsidR="00C4623F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  <w:r w:rsidR="008D3B51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e.g. </w:t>
            </w:r>
          </w:p>
          <w:p w14:paraId="04838084" w14:textId="3233AA22" w:rsidR="008D3B51" w:rsidRPr="00A02BAC" w:rsidRDefault="00105517" w:rsidP="00BA158A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8D3B51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rivet</w:t>
            </w:r>
            <w:r w:rsidR="008D3B51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is the name of a </w:t>
            </w:r>
            <w:r w:rsidR="00F649DB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mall bolt, but rivet/</w:t>
            </w:r>
            <w:proofErr w:type="spellStart"/>
            <w:r w:rsidR="00F649DB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ng</w:t>
            </w:r>
            <w:proofErr w:type="spellEnd"/>
            <w:r w:rsidR="004C6AEC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667453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s a describing word</w:t>
            </w:r>
            <w:r w:rsidR="00F52F2A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adjective)</w:t>
            </w:r>
            <w:r w:rsidR="00667453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meaning very interesting.</w:t>
            </w:r>
          </w:p>
          <w:p w14:paraId="331E9A4F" w14:textId="519B1E94" w:rsidR="007806D8" w:rsidRPr="00A02BAC" w:rsidRDefault="00105517" w:rsidP="00BA158A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873F2B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</w:t>
            </w:r>
            <w:r w:rsidR="007806D8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ish is one wish but wish/es means more than one wish etc. </w:t>
            </w:r>
          </w:p>
        </w:tc>
      </w:tr>
      <w:tr w:rsidR="009021C8" w:rsidRPr="004B337F" w14:paraId="782C19FD" w14:textId="77777777" w:rsidTr="49A74656">
        <w:tc>
          <w:tcPr>
            <w:tcW w:w="1129" w:type="dxa"/>
          </w:tcPr>
          <w:p w14:paraId="33358E1B" w14:textId="40D8019C" w:rsidR="00A13428" w:rsidRDefault="006C4C8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10</w:t>
            </w:r>
            <w:r w:rsidR="00F33AFE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</w:p>
          <w:p w14:paraId="7801FC5B" w14:textId="77777777" w:rsidR="006C4C8D" w:rsidRDefault="006C4C8D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0E4C07F7" w14:textId="118636C4" w:rsidR="00BF4773" w:rsidRDefault="00BF477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2 lessons</w:t>
            </w:r>
          </w:p>
          <w:p w14:paraId="4B9390F5" w14:textId="0223D1D5" w:rsidR="009021C8" w:rsidRDefault="00F33AFE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69CD93E8" w14:textId="0897DB14" w:rsidR="005B11D7" w:rsidRDefault="005B11D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1 lesson</w:t>
            </w:r>
            <w:r w:rsidR="00693B0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8B2D8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BC354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2 </w:t>
            </w:r>
            <w:r w:rsidR="008B2D87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ongs</w:t>
            </w:r>
            <w:r w:rsidR="00A671F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focusing on </w:t>
            </w:r>
            <w:proofErr w:type="gramStart"/>
            <w:r w:rsidR="00A671F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itch</w:t>
            </w:r>
            <w:proofErr w:type="gramEnd"/>
          </w:p>
          <w:p w14:paraId="136D94AB" w14:textId="77777777" w:rsidR="00496836" w:rsidRDefault="0049683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122D8451" w14:textId="77777777" w:rsidR="00496836" w:rsidRDefault="0049683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1-2 lessons</w:t>
            </w:r>
          </w:p>
          <w:p w14:paraId="646E88F2" w14:textId="544A2F96" w:rsidR="00496836" w:rsidRPr="004B337F" w:rsidRDefault="00A671F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“</w:t>
            </w:r>
            <w:r w:rsidR="0049683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he Sorcerer’s Apprentice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”</w:t>
            </w:r>
            <w:r w:rsidR="00496836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</w:t>
            </w:r>
            <w:r w:rsidR="009C28A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Dukas, 1897</w:t>
            </w:r>
            <w:r w:rsidR="00740AB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)</w:t>
            </w:r>
          </w:p>
        </w:tc>
        <w:tc>
          <w:tcPr>
            <w:tcW w:w="1418" w:type="dxa"/>
          </w:tcPr>
          <w:p w14:paraId="5C03D476" w14:textId="1CC8EA94" w:rsidR="009021C8" w:rsidRDefault="000578F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AMUF01</w:t>
            </w:r>
            <w:r w:rsidR="00A45B3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AC9AM</w:t>
            </w:r>
            <w:r w:rsidR="00DB22C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UFC01</w:t>
            </w:r>
          </w:p>
          <w:p w14:paraId="0DEF3C7B" w14:textId="27DB2BBE" w:rsidR="00603070" w:rsidRDefault="003242B5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use dramatic play to </w:t>
            </w:r>
            <w:proofErr w:type="gramStart"/>
            <w:r w:rsidR="00F502A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ell</w:t>
            </w:r>
            <w:proofErr w:type="gramEnd"/>
            <w:r w:rsidR="00F502A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A025E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bout characters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F502A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nd events</w:t>
            </w:r>
            <w:r w:rsidR="0060307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212459D9" w14:textId="77777777" w:rsidR="007F1359" w:rsidRDefault="0060307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cre</w:t>
            </w:r>
            <w:r w:rsidR="001D31D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ting works in response </w:t>
            </w:r>
            <w:r w:rsidR="00673D5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o sources such as classical music. </w:t>
            </w:r>
            <w:r w:rsidR="00F502A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7F88A6DE" w14:textId="5B48DD6B" w:rsidR="001A16E8" w:rsidRDefault="00311639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311639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MUES1.4</w:t>
            </w:r>
          </w:p>
        </w:tc>
        <w:tc>
          <w:tcPr>
            <w:tcW w:w="2788" w:type="dxa"/>
          </w:tcPr>
          <w:p w14:paraId="6AD4049A" w14:textId="269B5CA5" w:rsidR="005B11D7" w:rsidRDefault="002B3103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BD32C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Revise beat, </w:t>
            </w:r>
            <w:r w:rsidR="00F52F2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itch,</w:t>
            </w:r>
            <w:r w:rsidR="00BD32C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nd rhythm.</w:t>
            </w:r>
          </w:p>
          <w:p w14:paraId="172F8A63" w14:textId="52527AC5" w:rsidR="00003F8A" w:rsidRPr="00A02BAC" w:rsidRDefault="00003F8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Learn the words and </w:t>
            </w:r>
            <w:r w:rsidR="00801BF2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Solfege </w:t>
            </w: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hand signs for</w:t>
            </w:r>
            <w:r w:rsidR="00DD7DA6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DD7DA6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I can sing up high</w:t>
            </w:r>
            <w:r w:rsidR="00DD7DA6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nd </w:t>
            </w:r>
            <w:r w:rsidR="00DD7DA6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see saw</w:t>
            </w:r>
            <w:r w:rsidR="00DD7DA6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. </w:t>
            </w:r>
          </w:p>
          <w:p w14:paraId="5271DBA4" w14:textId="0206A1D2" w:rsidR="00591F4F" w:rsidRPr="00A02BAC" w:rsidRDefault="00640207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591F4F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S. enjoy performing songs together. </w:t>
            </w:r>
          </w:p>
          <w:p w14:paraId="1B47DF03" w14:textId="70BAF390" w:rsidR="004D1DA6" w:rsidRPr="00A02BAC" w:rsidRDefault="004D1DA6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LI: Hear</w:t>
            </w:r>
            <w:r w:rsidR="00673D51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</w:t>
            </w: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8E160B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discuss,</w:t>
            </w:r>
            <w:r w:rsidR="00673D51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nd create artworks </w:t>
            </w:r>
            <w:r w:rsidR="00B30FD5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in response to</w:t>
            </w: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exts with music only</w:t>
            </w:r>
            <w:r w:rsidR="00E4496F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</w:t>
            </w:r>
            <w:r w:rsidR="00163C8A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a different type of text</w:t>
            </w:r>
            <w:r w:rsidR="00E4496F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/ genre</w:t>
            </w: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648A40AD" w14:textId="77777777" w:rsidR="00C056DA" w:rsidRDefault="00C056DA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T. </w:t>
            </w:r>
            <w:r w:rsidR="006B470F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orally retells</w:t>
            </w: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he story of </w:t>
            </w:r>
            <w:r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the Sorcerer’s apprentice</w:t>
            </w:r>
            <w:r w:rsidR="00583543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, </w:t>
            </w:r>
            <w:r w:rsidR="00071B72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</w:t>
            </w:r>
            <w:r w:rsidR="00583876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583543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symphonic poem written by </w:t>
            </w:r>
            <w:r w:rsidR="008E512F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French composer </w:t>
            </w:r>
            <w:r w:rsidR="00583543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aul</w:t>
            </w:r>
            <w:r w:rsidR="0058354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Du</w:t>
            </w:r>
            <w:r w:rsidR="00352DB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kas in 1897. </w:t>
            </w:r>
            <w:r w:rsidR="004F17F4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 w:rsidR="006B470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</w:p>
          <w:p w14:paraId="3CBBF994" w14:textId="77777777" w:rsidR="00C57377" w:rsidRDefault="002274C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787D4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Listen to music together.</w:t>
            </w:r>
          </w:p>
          <w:p w14:paraId="387695A0" w14:textId="70D91B8C" w:rsidR="002274C0" w:rsidRDefault="00965DDB" w:rsidP="00705B06">
            <w:pPr>
              <w:spacing w:after="160"/>
              <w:ind w:left="34" w:hanging="34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-</w:t>
            </w:r>
            <w:r w:rsidR="00C57377" w:rsidRPr="00740DF3">
              <w:rPr>
                <w:rFonts w:asciiTheme="minorHAnsi" w:hAnsiTheme="minorHAnsi" w:cstheme="minorHAnsi"/>
                <w:sz w:val="22"/>
                <w:szCs w:val="22"/>
              </w:rPr>
              <w:t xml:space="preserve">S. create body percussion / actions for each section of story.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                                           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lastRenderedPageBreak/>
              <w:t>-</w:t>
            </w:r>
            <w:r w:rsidR="00C57377" w:rsidRPr="00740DF3">
              <w:rPr>
                <w:rFonts w:asciiTheme="minorHAnsi" w:hAnsiTheme="minorHAnsi" w:cstheme="minorHAnsi"/>
                <w:sz w:val="22"/>
                <w:szCs w:val="22"/>
              </w:rPr>
              <w:t xml:space="preserve">S. draw/ write about their </w:t>
            </w:r>
            <w:proofErr w:type="spellStart"/>
            <w:r w:rsidR="00C57377" w:rsidRPr="00740DF3">
              <w:rPr>
                <w:rFonts w:asciiTheme="minorHAnsi" w:hAnsiTheme="minorHAnsi" w:cstheme="minorHAnsi"/>
                <w:sz w:val="22"/>
                <w:szCs w:val="22"/>
              </w:rPr>
              <w:t>favourite</w:t>
            </w:r>
            <w:proofErr w:type="spellEnd"/>
            <w:r w:rsidR="00C57377" w:rsidRPr="00740DF3">
              <w:rPr>
                <w:rFonts w:asciiTheme="minorHAnsi" w:hAnsiTheme="minorHAnsi" w:cstheme="minorHAnsi"/>
                <w:sz w:val="22"/>
                <w:szCs w:val="22"/>
              </w:rPr>
              <w:t xml:space="preserve"> section of text.</w:t>
            </w:r>
            <w:r w:rsidR="00091363">
              <w:rPr>
                <w:rFonts w:asciiTheme="minorHAnsi" w:hAnsiTheme="minorHAnsi" w:cstheme="minorHAnsi"/>
                <w:sz w:val="22"/>
                <w:szCs w:val="22"/>
              </w:rPr>
              <w:t xml:space="preserve">      </w:t>
            </w:r>
          </w:p>
        </w:tc>
        <w:tc>
          <w:tcPr>
            <w:tcW w:w="2955" w:type="dxa"/>
          </w:tcPr>
          <w:p w14:paraId="01685312" w14:textId="77777777" w:rsidR="00496A58" w:rsidRPr="00A02BAC" w:rsidRDefault="00496A5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lastRenderedPageBreak/>
              <w:t>Appendi</w:t>
            </w:r>
            <w:r w:rsidR="009F526C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x 9: </w:t>
            </w:r>
            <w:r w:rsidR="009F526C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I can sing up high</w:t>
            </w:r>
            <w:r w:rsidR="009F526C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(one streamer for each child)</w:t>
            </w:r>
          </w:p>
          <w:p w14:paraId="5094A76D" w14:textId="77777777" w:rsidR="00067B88" w:rsidRPr="00A02BAC" w:rsidRDefault="00067B88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ppendix 10: </w:t>
            </w:r>
            <w:r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See Saw</w:t>
            </w: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partner game</w:t>
            </w:r>
            <w:r w:rsidR="008478F7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50F8FC27" w14:textId="77777777" w:rsidR="00352DBF" w:rsidRDefault="00352DBF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ppen</w:t>
            </w:r>
            <w:r w:rsidR="00071B72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dix 11: Summary of </w:t>
            </w:r>
            <w:r w:rsidR="000B2B2A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T</w:t>
            </w:r>
            <w:r w:rsidR="00071B72" w:rsidRPr="00A02BAC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he Sorcerer’s apprentice</w:t>
            </w:r>
            <w:r w:rsidR="00071B72" w:rsidRPr="00A02BA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by</w:t>
            </w:r>
            <w:r w:rsidR="00071B72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Paul Dukas (1897)</w:t>
            </w:r>
            <w:r w:rsidR="00B17069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05BAEBC3" w14:textId="77777777" w:rsidR="00D64006" w:rsidRPr="00F164D3" w:rsidRDefault="00A70CCA" w:rsidP="00371231">
            <w:pPr>
              <w:rPr>
                <w:rStyle w:val="Hyperlink"/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Music: Sorcerer’s Apprentice: Spotify, </w:t>
            </w:r>
            <w:hyperlink r:id="rId31" w:history="1">
              <w:r w:rsidR="00D64006" w:rsidRPr="00F164D3">
                <w:rPr>
                  <w:rStyle w:val="Hyperlink"/>
                  <w:rFonts w:asciiTheme="minorHAnsi" w:hAnsiTheme="minorHAnsi" w:cstheme="minorHAnsi"/>
                  <w:sz w:val="22"/>
                  <w:szCs w:val="22"/>
                </w:rPr>
                <w:t>(85) The Sorcerer's Apprentice - Leopold Stokowski &amp; The Philadelphia Orchestra - YouTube</w:t>
              </w:r>
            </w:hyperlink>
            <w:r w:rsidR="00D64006" w:rsidRPr="00F164D3">
              <w:rPr>
                <w:rStyle w:val="Hyperlink"/>
                <w:rFonts w:asciiTheme="minorHAnsi" w:hAnsiTheme="minorHAnsi" w:cstheme="minorHAnsi"/>
                <w:sz w:val="22"/>
                <w:szCs w:val="22"/>
              </w:rPr>
              <w:t xml:space="preserve"> </w:t>
            </w:r>
          </w:p>
          <w:p w14:paraId="3856E215" w14:textId="517F06B3" w:rsidR="00ED6240" w:rsidRDefault="00ED6240" w:rsidP="000F0CCD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Movie</w:t>
            </w:r>
            <w:r w:rsidR="008A725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: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Fantasia (Disney, </w:t>
            </w:r>
            <w:r w:rsidR="00184CE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1940)</w:t>
            </w:r>
            <w:r w:rsidR="003410E5">
              <w:t xml:space="preserve"> </w:t>
            </w:r>
            <w:r w:rsidR="003410E5" w:rsidRPr="0065033D">
              <w:rPr>
                <w:rFonts w:asciiTheme="minorHAnsi" w:hAnsiTheme="minorHAnsi" w:cstheme="minorHAnsi"/>
                <w:sz w:val="22"/>
                <w:szCs w:val="22"/>
              </w:rPr>
              <w:t xml:space="preserve">10 minute excerpts YouTube </w:t>
            </w:r>
            <w:hyperlink r:id="rId32" w:history="1">
              <w:r w:rsidR="003410E5" w:rsidRPr="0065033D">
                <w:rPr>
                  <w:rStyle w:val="Hyperlink"/>
                  <w:rFonts w:asciiTheme="minorHAnsi" w:hAnsiTheme="minorHAnsi" w:cstheme="minorHAnsi"/>
                  <w:sz w:val="22"/>
                  <w:szCs w:val="22"/>
                </w:rPr>
                <w:t>"The Sorcerer's Apprentice" Paul Dukas - Fantasia (1940) Soundtrack - Bing video</w:t>
              </w:r>
            </w:hyperlink>
            <w:r w:rsidR="003410E5" w:rsidRPr="0065033D">
              <w:rPr>
                <w:rFonts w:asciiTheme="minorHAnsi" w:hAnsiTheme="minorHAnsi" w:cstheme="minorHAnsi"/>
                <w:sz w:val="22"/>
                <w:szCs w:val="22"/>
              </w:rPr>
              <w:t>. Full movie available Amazon, Disney P</w:t>
            </w:r>
            <w:r w:rsidR="0065033D" w:rsidRPr="0065033D">
              <w:rPr>
                <w:rFonts w:asciiTheme="minorHAnsi" w:hAnsiTheme="minorHAnsi" w:cstheme="minorHAnsi"/>
                <w:sz w:val="22"/>
                <w:szCs w:val="22"/>
              </w:rPr>
              <w:t>lus</w:t>
            </w:r>
            <w:r w:rsidR="00393A07">
              <w:rPr>
                <w:rFonts w:asciiTheme="minorHAnsi" w:hAnsiTheme="minorHAnsi" w:cstheme="minorHAnsi"/>
                <w:sz w:val="22"/>
                <w:szCs w:val="22"/>
              </w:rPr>
              <w:t xml:space="preserve"> streaming service</w:t>
            </w:r>
            <w:r w:rsidR="003410E5" w:rsidRPr="0065033D">
              <w:rPr>
                <w:rFonts w:asciiTheme="minorHAnsi" w:hAnsiTheme="minorHAnsi" w:cstheme="minorHAnsi"/>
                <w:sz w:val="22"/>
                <w:szCs w:val="22"/>
              </w:rPr>
              <w:t>.</w:t>
            </w:r>
          </w:p>
        </w:tc>
      </w:tr>
      <w:tr w:rsidR="00C814C5" w:rsidRPr="004B337F" w14:paraId="3B004885" w14:textId="77777777" w:rsidTr="49A74656">
        <w:tc>
          <w:tcPr>
            <w:tcW w:w="1129" w:type="dxa"/>
          </w:tcPr>
          <w:p w14:paraId="639474CF" w14:textId="28AC27B6" w:rsidR="00C814C5" w:rsidRDefault="00C814C5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</w:t>
            </w:r>
            <w:r w:rsidR="00E31FA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ost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test</w:t>
            </w:r>
          </w:p>
          <w:p w14:paraId="66178BBC" w14:textId="77777777" w:rsidR="00FC79ED" w:rsidRDefault="00C814C5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5-10 </w:t>
            </w:r>
            <w:r w:rsidR="00F52448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minutes per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child</w:t>
            </w:r>
          </w:p>
          <w:p w14:paraId="45BD0808" w14:textId="77777777" w:rsidR="00C814C5" w:rsidRDefault="00EF5956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v</w:t>
            </w:r>
            <w:r w:rsidR="00FC79ED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oca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b, oral reading sample from text</w:t>
            </w:r>
            <w:r w:rsidR="00C814C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4C1763CD" w14:textId="77777777" w:rsidR="006D386C" w:rsidRDefault="006D386C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468BCDA5" w14:textId="49F41248" w:rsidR="006D386C" w:rsidRPr="004B337F" w:rsidRDefault="006D386C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Writing sample untimed. </w:t>
            </w:r>
          </w:p>
        </w:tc>
        <w:tc>
          <w:tcPr>
            <w:tcW w:w="1418" w:type="dxa"/>
          </w:tcPr>
          <w:p w14:paraId="5508C8C0" w14:textId="77777777" w:rsidR="00C814C5" w:rsidRDefault="00C814C5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EFLA08</w:t>
            </w:r>
          </w:p>
          <w:p w14:paraId="01D73F34" w14:textId="0C487417" w:rsidR="00E91EDE" w:rsidRPr="00E91EDE" w:rsidRDefault="00E91EDE" w:rsidP="00C814C5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E91EDE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VOCAB-01</w:t>
            </w:r>
          </w:p>
          <w:p w14:paraId="4D0A3F0C" w14:textId="77777777" w:rsidR="00C814C5" w:rsidRDefault="00C814C5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C9EFLA06</w:t>
            </w:r>
          </w:p>
          <w:p w14:paraId="1D218C46" w14:textId="7B0D1295" w:rsidR="00C814C5" w:rsidRDefault="00437CA4" w:rsidP="00C814C5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 w:rsidRPr="009C2D57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ENE-REFL</w:t>
            </w:r>
            <w:r w:rsidR="009C2D57" w:rsidRPr="009C2D57"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U-01</w:t>
            </w:r>
          </w:p>
          <w:p w14:paraId="773CB236" w14:textId="1339213C" w:rsidR="00E90E97" w:rsidRPr="009C2D57" w:rsidRDefault="00E90E97" w:rsidP="00C814C5">
            <w:pPr>
              <w:spacing w:after="0"/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color w:val="4472C4" w:themeColor="accent1"/>
                <w:sz w:val="22"/>
                <w:szCs w:val="22"/>
                <w:lang w:val="en-AU"/>
              </w:rPr>
              <w:t>VAS1.4</w:t>
            </w:r>
          </w:p>
          <w:p w14:paraId="2B0F15E6" w14:textId="77777777" w:rsidR="00C814C5" w:rsidRDefault="00C814C5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CC7E26E" w14:textId="77777777" w:rsidR="00C814C5" w:rsidRDefault="00C814C5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1B4699EA" w14:textId="77777777" w:rsidR="00C814C5" w:rsidRDefault="00C814C5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E8B5489" w14:textId="77777777" w:rsidR="00C814C5" w:rsidRDefault="00C814C5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7C5D1D69" w14:textId="77777777" w:rsidR="00C814C5" w:rsidRDefault="00C814C5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2788" w:type="dxa"/>
          </w:tcPr>
          <w:p w14:paraId="42370441" w14:textId="5A3D4FFA" w:rsidR="00C814C5" w:rsidRPr="006A0511" w:rsidRDefault="00C814C5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</w:t>
            </w:r>
            <w:r w:rsidR="00E31FA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ost</w:t>
            </w:r>
            <w:r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test vocabulary, </w:t>
            </w:r>
            <w:proofErr w:type="spellStart"/>
            <w:r w:rsidR="00E31FAB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hfw</w:t>
            </w:r>
            <w:proofErr w:type="spellEnd"/>
            <w:r w:rsidR="009479D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oral reading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from text</w:t>
            </w:r>
            <w:r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.</w:t>
            </w:r>
          </w:p>
          <w:p w14:paraId="53AB0E73" w14:textId="469929A6" w:rsidR="00C814C5" w:rsidRDefault="00C814C5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(</w:t>
            </w:r>
            <w:r w:rsidR="00560E6C"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Appendix</w:t>
            </w:r>
            <w:r w:rsidRPr="006A0511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1)</w:t>
            </w:r>
          </w:p>
          <w:p w14:paraId="3886E7E5" w14:textId="24DD9330" w:rsidR="00C6730A" w:rsidRDefault="00C42180" w:rsidP="00C6730A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Post-test</w:t>
            </w:r>
            <w:r w:rsidR="00C6730A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w</w:t>
            </w:r>
            <w:r w:rsidR="00C6730A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riting</w:t>
            </w:r>
            <w:r w:rsidR="00EE07F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ask</w:t>
            </w:r>
            <w:r w:rsidR="00C6730A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: Draw a picture and write a story about a </w:t>
            </w:r>
            <w:r w:rsidR="00C6730A" w:rsidRPr="00517D46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fictional character</w:t>
            </w:r>
            <w:r w:rsidR="00C6730A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hat makes a wish. Illustrate story showing main attributes of character. </w:t>
            </w:r>
            <w:r w:rsidR="00EE07F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. r</w:t>
            </w:r>
            <w:r w:rsidR="00C6730A"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ead story to class.  </w:t>
            </w:r>
          </w:p>
          <w:p w14:paraId="64562DA3" w14:textId="77777777" w:rsidR="00C814C5" w:rsidRDefault="00C814C5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Map S. oral reading </w:t>
            </w:r>
            <w:hyperlink r:id="rId33" w:history="1">
              <w:r w:rsidRPr="006656F9">
                <w:rPr>
                  <w:rStyle w:val="Hyperlink"/>
                  <w:rFonts w:asciiTheme="minorHAnsi" w:eastAsia="Calibri" w:hAnsiTheme="minorHAnsi" w:cstheme="minorHAnsi"/>
                  <w:sz w:val="22"/>
                  <w:szCs w:val="22"/>
                  <w:lang w:val="en-AU"/>
                </w:rPr>
                <w:t>NLLPV3</w:t>
              </w:r>
            </w:hyperlink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PKWp25, </w:t>
            </w:r>
            <w:proofErr w:type="spellStart"/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FlY</w:t>
            </w:r>
            <w:proofErr w:type="spellEnd"/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p28.</w:t>
            </w:r>
          </w:p>
          <w:p w14:paraId="0647424A" w14:textId="790FCD24" w:rsidR="00D7392B" w:rsidRPr="006A0511" w:rsidRDefault="00D7392B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T. complete appendix 12</w:t>
            </w:r>
            <w:r w:rsidR="008B0D5C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, reflection and evaluation.</w:t>
            </w:r>
          </w:p>
          <w:p w14:paraId="1B3E499F" w14:textId="77777777" w:rsidR="00C814C5" w:rsidRDefault="00C814C5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</w:tc>
        <w:tc>
          <w:tcPr>
            <w:tcW w:w="2955" w:type="dxa"/>
          </w:tcPr>
          <w:p w14:paraId="1B8D1844" w14:textId="77777777" w:rsidR="00C814C5" w:rsidRDefault="00C814C5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. a</w:t>
            </w:r>
            <w:r w:rsidRPr="00AB70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sess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es</w:t>
            </w:r>
            <w:r w:rsidRPr="00AB70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. 1-1.</w:t>
            </w:r>
            <w:r w:rsidRPr="00AB70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Choose</w:t>
            </w:r>
            <w:r w:rsidRPr="00AB70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 </w:t>
            </w:r>
            <w:r w:rsidRPr="00AB70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time 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S.</w:t>
            </w:r>
            <w:r w:rsidRPr="00AB70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are engaged in </w:t>
            </w:r>
            <w:r w:rsidRPr="00AB7065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independent group activities. </w:t>
            </w:r>
          </w:p>
          <w:p w14:paraId="07483DE1" w14:textId="77777777" w:rsidR="00260B37" w:rsidRDefault="00260B37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Appendix 1.</w:t>
            </w:r>
          </w:p>
          <w:p w14:paraId="16583DEC" w14:textId="5CA0DE48" w:rsidR="00C6730A" w:rsidRDefault="00C6730A" w:rsidP="00C6730A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Post-test task</w:t>
            </w:r>
            <w:r w:rsidR="00EE07F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</w:t>
            </w: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w</w:t>
            </w:r>
            <w:r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riting: Draw a picture and write a story about a </w:t>
            </w:r>
            <w:r w:rsidRPr="00517D46">
              <w:rPr>
                <w:rFonts w:asciiTheme="minorHAnsi" w:eastAsia="Calibri" w:hAnsiTheme="minorHAnsi" w:cstheme="minorHAnsi"/>
                <w:i/>
                <w:iCs/>
                <w:sz w:val="22"/>
                <w:szCs w:val="22"/>
                <w:lang w:val="en-AU"/>
              </w:rPr>
              <w:t>fictional character</w:t>
            </w:r>
            <w:r w:rsidRPr="00F267B3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 that makes a wish. Illustrate story showing main attributes of character. Read story to class.  </w:t>
            </w:r>
          </w:p>
          <w:p w14:paraId="56CFFE8A" w14:textId="77777777" w:rsidR="008B0D5C" w:rsidRDefault="008B0D5C" w:rsidP="00C6730A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</w:p>
          <w:p w14:paraId="1290A36A" w14:textId="77777777" w:rsidR="00A969DC" w:rsidRDefault="00A969DC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-</w:t>
            </w:r>
            <w:r w:rsidR="006B7FEF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>T. map S. growth on NLLP PKW, FIY throughout unit.</w:t>
            </w:r>
          </w:p>
          <w:p w14:paraId="3F9B11A2" w14:textId="722E3056" w:rsidR="00D26BEC" w:rsidRDefault="00D26BEC" w:rsidP="00C814C5">
            <w:pPr>
              <w:spacing w:after="0"/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</w:pPr>
            <w:r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-Appendix </w:t>
            </w:r>
            <w:r w:rsidR="00161130">
              <w:rPr>
                <w:rFonts w:asciiTheme="minorHAnsi" w:eastAsia="Calibri" w:hAnsiTheme="minorHAnsi" w:cstheme="minorHAnsi"/>
                <w:sz w:val="22"/>
                <w:szCs w:val="22"/>
                <w:lang w:val="en-AU"/>
              </w:rPr>
              <w:t xml:space="preserve">12: T. reflection and evaluation. </w:t>
            </w:r>
          </w:p>
        </w:tc>
      </w:tr>
    </w:tbl>
    <w:p w14:paraId="6B335471" w14:textId="77777777" w:rsidR="00DD6369" w:rsidRDefault="00DD6369">
      <w:pPr>
        <w:rPr>
          <w:rFonts w:asciiTheme="minorHAnsi" w:hAnsiTheme="minorHAnsi" w:cstheme="minorHAnsi"/>
          <w:sz w:val="22"/>
          <w:szCs w:val="22"/>
          <w:lang w:val="en-AU"/>
        </w:rPr>
      </w:pPr>
    </w:p>
    <w:p w14:paraId="452497EB" w14:textId="71015025" w:rsidR="00BC11CF" w:rsidRDefault="00260B37" w:rsidP="00BC11CF">
      <w:pPr>
        <w:rPr>
          <w:rFonts w:asciiTheme="minorHAnsi" w:hAnsiTheme="minorHAnsi" w:cstheme="minorHAnsi"/>
          <w:sz w:val="22"/>
          <w:szCs w:val="22"/>
          <w:lang w:val="en-AU"/>
        </w:rPr>
      </w:pPr>
      <w:r>
        <w:rPr>
          <w:rFonts w:asciiTheme="minorHAnsi" w:hAnsiTheme="minorHAnsi" w:cstheme="minorHAnsi"/>
          <w:sz w:val="22"/>
          <w:szCs w:val="22"/>
          <w:lang w:val="en-AU"/>
        </w:rPr>
        <w:t>References:</w:t>
      </w:r>
    </w:p>
    <w:p w14:paraId="4C977217" w14:textId="2096681B" w:rsidR="00F0151A" w:rsidRPr="003B590F" w:rsidRDefault="00F0151A" w:rsidP="00BC11CF">
      <w:pPr>
        <w:rPr>
          <w:rFonts w:asciiTheme="minorHAnsi" w:hAnsiTheme="minorHAnsi" w:cstheme="minorHAnsi"/>
          <w:sz w:val="22"/>
          <w:szCs w:val="22"/>
        </w:rPr>
      </w:pPr>
      <w:r w:rsidRPr="003B590F">
        <w:rPr>
          <w:rFonts w:asciiTheme="minorHAnsi" w:hAnsiTheme="minorHAnsi" w:cstheme="minorHAnsi"/>
          <w:noProof/>
          <w:sz w:val="22"/>
          <w:szCs w:val="22"/>
          <w:lang w:val="en-AU"/>
        </w:rPr>
        <w:fldChar w:fldCharType="begin"/>
      </w:r>
      <w:r w:rsidRPr="003B590F">
        <w:rPr>
          <w:rFonts w:asciiTheme="minorHAnsi" w:hAnsiTheme="minorHAnsi" w:cstheme="minorHAnsi"/>
          <w:sz w:val="22"/>
          <w:szCs w:val="22"/>
          <w:lang w:val="en-AU"/>
        </w:rPr>
        <w:instrText xml:space="preserve"> ADDIN EN.REFLIST </w:instrText>
      </w:r>
      <w:r w:rsidRPr="003B590F">
        <w:rPr>
          <w:rFonts w:asciiTheme="minorHAnsi" w:hAnsiTheme="minorHAnsi" w:cstheme="minorHAnsi"/>
          <w:noProof/>
          <w:sz w:val="22"/>
          <w:szCs w:val="22"/>
          <w:lang w:val="en-AU"/>
        </w:rPr>
        <w:fldChar w:fldCharType="separate"/>
      </w:r>
      <w:r w:rsidRPr="003B590F">
        <w:rPr>
          <w:rFonts w:asciiTheme="minorHAnsi" w:hAnsiTheme="minorHAnsi" w:cstheme="minorHAnsi"/>
          <w:sz w:val="22"/>
          <w:szCs w:val="22"/>
        </w:rPr>
        <w:t xml:space="preserve">Beck, I., &amp; Beck, M. (2013). </w:t>
      </w:r>
      <w:r w:rsidRPr="003B590F">
        <w:rPr>
          <w:rFonts w:asciiTheme="minorHAnsi" w:hAnsiTheme="minorHAnsi" w:cstheme="minorHAnsi"/>
          <w:i/>
          <w:sz w:val="22"/>
          <w:szCs w:val="22"/>
        </w:rPr>
        <w:t>Making sense of phonics</w:t>
      </w:r>
      <w:r w:rsidRPr="003B590F">
        <w:rPr>
          <w:rFonts w:asciiTheme="minorHAnsi" w:hAnsiTheme="minorHAnsi" w:cstheme="minorHAnsi"/>
          <w:sz w:val="22"/>
          <w:szCs w:val="22"/>
        </w:rPr>
        <w:t xml:space="preserve"> (2nd ed.): Guilford Press.</w:t>
      </w:r>
    </w:p>
    <w:p w14:paraId="0DF87896" w14:textId="77777777" w:rsidR="00260B37" w:rsidRPr="003B590F" w:rsidRDefault="00260B37" w:rsidP="00F0151A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</w:p>
    <w:p w14:paraId="3E9342CD" w14:textId="77777777" w:rsidR="00A969DC" w:rsidRPr="003B590F" w:rsidRDefault="00A969DC" w:rsidP="00F0151A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</w:p>
    <w:p w14:paraId="31A55741" w14:textId="77777777" w:rsidR="00A969DC" w:rsidRPr="003B590F" w:rsidRDefault="00A969DC" w:rsidP="00F0151A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</w:p>
    <w:p w14:paraId="09EEB19F" w14:textId="7E3FC687" w:rsidR="000F0CCD" w:rsidRPr="004B337F" w:rsidRDefault="00F0151A">
      <w:pPr>
        <w:rPr>
          <w:rFonts w:asciiTheme="minorHAnsi" w:hAnsiTheme="minorHAnsi" w:cstheme="minorHAnsi"/>
          <w:sz w:val="22"/>
          <w:szCs w:val="22"/>
          <w:lang w:val="en-AU"/>
        </w:rPr>
      </w:pPr>
      <w:r w:rsidRPr="003B590F">
        <w:rPr>
          <w:rFonts w:asciiTheme="minorHAnsi" w:hAnsiTheme="minorHAnsi" w:cstheme="minorHAnsi"/>
          <w:sz w:val="22"/>
          <w:szCs w:val="22"/>
          <w:lang w:val="en-AU"/>
        </w:rPr>
        <w:fldChar w:fldCharType="end"/>
      </w:r>
    </w:p>
    <w:sectPr w:rsidR="000F0CCD" w:rsidRPr="004B337F" w:rsidSect="000F0CCD">
      <w:footerReference w:type="default" r:id="rId34"/>
      <w:pgSz w:w="11900" w:h="16840"/>
      <w:pgMar w:top="1440" w:right="1800" w:bottom="1440" w:left="1800" w:header="708" w:footer="708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C52179" w14:textId="77777777" w:rsidR="00F107CD" w:rsidRDefault="00F107CD" w:rsidP="00FB5425">
      <w:pPr>
        <w:spacing w:after="0"/>
      </w:pPr>
      <w:r>
        <w:separator/>
      </w:r>
    </w:p>
  </w:endnote>
  <w:endnote w:type="continuationSeparator" w:id="0">
    <w:p w14:paraId="59A98F8D" w14:textId="77777777" w:rsidR="00F107CD" w:rsidRDefault="00F107CD" w:rsidP="00FB5425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Theme="minorHAnsi" w:hAnsiTheme="minorHAnsi" w:cstheme="minorHAnsi"/>
        <w:color w:val="4472C4" w:themeColor="accent1"/>
        <w:sz w:val="16"/>
        <w:szCs w:val="16"/>
      </w:rPr>
      <w:id w:val="-44823583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98A6500" w14:textId="03AF914D" w:rsidR="00FB5425" w:rsidRPr="00FD0DAB" w:rsidRDefault="009A48D2">
        <w:pPr>
          <w:pStyle w:val="Footer"/>
          <w:jc w:val="right"/>
          <w:rPr>
            <w:rFonts w:asciiTheme="minorHAnsi" w:hAnsiTheme="minorHAnsi" w:cstheme="minorHAnsi"/>
            <w:color w:val="4472C4" w:themeColor="accent1"/>
            <w:sz w:val="16"/>
            <w:szCs w:val="16"/>
          </w:rPr>
        </w:pPr>
        <w:r w:rsidRPr="00FD0DAB">
          <w:rPr>
            <w:rFonts w:asciiTheme="minorHAnsi" w:hAnsiTheme="minorHAnsi" w:cstheme="minorHAnsi"/>
            <w:color w:val="4472C4" w:themeColor="accent1"/>
            <w:sz w:val="16"/>
            <w:szCs w:val="16"/>
          </w:rPr>
          <w:t>DR LORRI BEVERIDGE</w:t>
        </w:r>
        <w:r w:rsidR="001530A9" w:rsidRPr="00FD0DAB">
          <w:rPr>
            <w:rFonts w:asciiTheme="minorHAnsi" w:hAnsiTheme="minorHAnsi" w:cstheme="minorHAnsi"/>
            <w:color w:val="4472C4" w:themeColor="accent1"/>
            <w:sz w:val="16"/>
            <w:szCs w:val="16"/>
          </w:rPr>
          <w:t xml:space="preserve"> (2023)</w:t>
        </w:r>
        <w:r w:rsidR="001072FC" w:rsidRPr="00FD0DAB">
          <w:rPr>
            <w:rFonts w:asciiTheme="minorHAnsi" w:hAnsiTheme="minorHAnsi" w:cstheme="minorHAnsi"/>
            <w:color w:val="4472C4" w:themeColor="accent1"/>
            <w:sz w:val="16"/>
            <w:szCs w:val="16"/>
          </w:rPr>
          <w:tab/>
        </w:r>
        <w:r w:rsidR="00D02BEE" w:rsidRPr="00FD0DAB">
          <w:rPr>
            <w:rFonts w:asciiTheme="minorHAnsi" w:hAnsiTheme="minorHAnsi" w:cstheme="minorHAnsi"/>
            <w:color w:val="4472C4" w:themeColor="accent1"/>
            <w:sz w:val="16"/>
            <w:szCs w:val="16"/>
          </w:rPr>
          <w:t xml:space="preserve">                     </w:t>
        </w:r>
        <w:r w:rsidR="00FD0DAB" w:rsidRPr="00FD0DAB">
          <w:rPr>
            <w:rFonts w:asciiTheme="minorHAnsi" w:hAnsiTheme="minorHAnsi" w:cstheme="minorHAnsi"/>
            <w:color w:val="4472C4" w:themeColor="accent1"/>
            <w:sz w:val="16"/>
            <w:szCs w:val="16"/>
          </w:rPr>
          <w:t xml:space="preserve">        </w:t>
        </w:r>
        <w:r w:rsidR="001C2EE6" w:rsidRPr="00FD0DAB">
          <w:rPr>
            <w:rFonts w:asciiTheme="minorHAnsi" w:hAnsiTheme="minorHAnsi" w:cstheme="minorHAnsi"/>
            <w:color w:val="4472C4" w:themeColor="accent1"/>
            <w:sz w:val="16"/>
            <w:szCs w:val="16"/>
          </w:rPr>
          <w:t xml:space="preserve">INTEGRATED ENGLISH &amp; MUSIC UNIT                </w:t>
        </w:r>
        <w:r w:rsidR="00D02BEE" w:rsidRPr="00FD0DAB">
          <w:rPr>
            <w:rFonts w:asciiTheme="minorHAnsi" w:hAnsiTheme="minorHAnsi" w:cstheme="minorHAnsi"/>
            <w:color w:val="4472C4" w:themeColor="accent1"/>
            <w:sz w:val="16"/>
            <w:szCs w:val="16"/>
          </w:rPr>
          <w:t xml:space="preserve">               </w:t>
        </w:r>
        <w:r w:rsidR="001C2EE6" w:rsidRPr="00FD0DAB">
          <w:rPr>
            <w:rFonts w:asciiTheme="minorHAnsi" w:hAnsiTheme="minorHAnsi" w:cstheme="minorHAnsi"/>
            <w:color w:val="4472C4" w:themeColor="accent1"/>
            <w:sz w:val="16"/>
            <w:szCs w:val="16"/>
          </w:rPr>
          <w:t xml:space="preserve"> </w:t>
        </w:r>
        <w:r w:rsidR="00D02BEE" w:rsidRPr="00FD0DAB">
          <w:rPr>
            <w:rFonts w:asciiTheme="minorHAnsi" w:hAnsiTheme="minorHAnsi" w:cstheme="minorHAnsi"/>
            <w:i/>
            <w:iCs/>
            <w:color w:val="4472C4" w:themeColor="accent1"/>
            <w:sz w:val="16"/>
            <w:szCs w:val="16"/>
          </w:rPr>
          <w:t>MAKE A WISH</w:t>
        </w:r>
        <w:r w:rsidR="004C7C0B" w:rsidRPr="00FD0DAB">
          <w:rPr>
            <w:rFonts w:asciiTheme="minorHAnsi" w:hAnsiTheme="minorHAnsi" w:cstheme="minorHAnsi"/>
            <w:i/>
            <w:iCs/>
            <w:color w:val="4472C4" w:themeColor="accent1"/>
            <w:sz w:val="16"/>
            <w:szCs w:val="16"/>
          </w:rPr>
          <w:tab/>
        </w:r>
        <w:r w:rsidR="001072FC" w:rsidRPr="00FD0DAB">
          <w:rPr>
            <w:rFonts w:asciiTheme="minorHAnsi" w:hAnsiTheme="minorHAnsi" w:cstheme="minorHAnsi"/>
            <w:color w:val="4472C4" w:themeColor="accent1"/>
            <w:sz w:val="16"/>
            <w:szCs w:val="16"/>
          </w:rPr>
          <w:t xml:space="preserve"> </w:t>
        </w:r>
        <w:r w:rsidR="00FB5425" w:rsidRPr="00FD0DAB">
          <w:rPr>
            <w:rFonts w:asciiTheme="minorHAnsi" w:hAnsiTheme="minorHAnsi" w:cstheme="minorHAnsi"/>
            <w:color w:val="4472C4" w:themeColor="accent1"/>
            <w:sz w:val="16"/>
            <w:szCs w:val="16"/>
          </w:rPr>
          <w:fldChar w:fldCharType="begin"/>
        </w:r>
        <w:r w:rsidR="00FB5425" w:rsidRPr="00FD0DAB">
          <w:rPr>
            <w:rFonts w:asciiTheme="minorHAnsi" w:hAnsiTheme="minorHAnsi" w:cstheme="minorHAnsi"/>
            <w:color w:val="4472C4" w:themeColor="accent1"/>
            <w:sz w:val="16"/>
            <w:szCs w:val="16"/>
          </w:rPr>
          <w:instrText xml:space="preserve"> PAGE   \* MERGEFORMAT </w:instrText>
        </w:r>
        <w:r w:rsidR="00FB5425" w:rsidRPr="00FD0DAB">
          <w:rPr>
            <w:rFonts w:asciiTheme="minorHAnsi" w:hAnsiTheme="minorHAnsi" w:cstheme="minorHAnsi"/>
            <w:color w:val="4472C4" w:themeColor="accent1"/>
            <w:sz w:val="16"/>
            <w:szCs w:val="16"/>
          </w:rPr>
          <w:fldChar w:fldCharType="separate"/>
        </w:r>
        <w:r w:rsidR="00FB5425" w:rsidRPr="00FD0DAB">
          <w:rPr>
            <w:rFonts w:asciiTheme="minorHAnsi" w:hAnsiTheme="minorHAnsi" w:cstheme="minorHAnsi"/>
            <w:noProof/>
            <w:color w:val="4472C4" w:themeColor="accent1"/>
            <w:sz w:val="16"/>
            <w:szCs w:val="16"/>
          </w:rPr>
          <w:t>2</w:t>
        </w:r>
        <w:r w:rsidR="00FB5425" w:rsidRPr="00FD0DAB">
          <w:rPr>
            <w:rFonts w:asciiTheme="minorHAnsi" w:hAnsiTheme="minorHAnsi" w:cstheme="minorHAnsi"/>
            <w:noProof/>
            <w:color w:val="4472C4" w:themeColor="accent1"/>
            <w:sz w:val="16"/>
            <w:szCs w:val="16"/>
          </w:rPr>
          <w:fldChar w:fldCharType="end"/>
        </w:r>
        <w:r w:rsidR="0089384E" w:rsidRPr="00FD0DAB">
          <w:rPr>
            <w:rFonts w:asciiTheme="minorHAnsi" w:hAnsiTheme="minorHAnsi" w:cstheme="minorHAnsi"/>
            <w:noProof/>
            <w:color w:val="4472C4" w:themeColor="accent1"/>
            <w:sz w:val="16"/>
            <w:szCs w:val="16"/>
          </w:rPr>
          <w:t>.</w:t>
        </w:r>
      </w:p>
    </w:sdtContent>
  </w:sdt>
  <w:p w14:paraId="4D380563" w14:textId="77777777" w:rsidR="00FB5425" w:rsidRPr="00FD0DAB" w:rsidRDefault="00FB5425">
    <w:pPr>
      <w:pStyle w:val="Footer"/>
      <w:rPr>
        <w:color w:val="4472C4" w:themeColor="accent1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453B7F6" w14:textId="77777777" w:rsidR="00F107CD" w:rsidRDefault="00F107CD" w:rsidP="00FB5425">
      <w:pPr>
        <w:spacing w:after="0"/>
      </w:pPr>
      <w:r>
        <w:separator/>
      </w:r>
    </w:p>
  </w:footnote>
  <w:footnote w:type="continuationSeparator" w:id="0">
    <w:p w14:paraId="7CF56C76" w14:textId="77777777" w:rsidR="00F107CD" w:rsidRDefault="00F107CD" w:rsidP="00FB5425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A892E4F"/>
    <w:multiLevelType w:val="hybridMultilevel"/>
    <w:tmpl w:val="7A64EC1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C7F3509"/>
    <w:multiLevelType w:val="hybridMultilevel"/>
    <w:tmpl w:val="ACE68F9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59088501">
    <w:abstractNumId w:val="0"/>
  </w:num>
  <w:num w:numId="2" w16cid:durableId="143551933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502xaepp2weee9ppipwevbxzwr25vt20vw&quot;&gt;endnote library music literacy&lt;record-ids&gt;&lt;item&gt;106&lt;/item&gt;&lt;/record-ids&gt;&lt;/item&gt;&lt;/Libraries&gt;"/>
  </w:docVars>
  <w:rsids>
    <w:rsidRoot w:val="006E09C8"/>
    <w:rsid w:val="00000892"/>
    <w:rsid w:val="0000105E"/>
    <w:rsid w:val="000015D1"/>
    <w:rsid w:val="00003F8A"/>
    <w:rsid w:val="00007451"/>
    <w:rsid w:val="00010604"/>
    <w:rsid w:val="000111C3"/>
    <w:rsid w:val="00012142"/>
    <w:rsid w:val="0001251D"/>
    <w:rsid w:val="00013422"/>
    <w:rsid w:val="000155F1"/>
    <w:rsid w:val="00015BC7"/>
    <w:rsid w:val="00016E76"/>
    <w:rsid w:val="00021CD5"/>
    <w:rsid w:val="00027C16"/>
    <w:rsid w:val="00031EF6"/>
    <w:rsid w:val="00032579"/>
    <w:rsid w:val="00032C6A"/>
    <w:rsid w:val="00032F7F"/>
    <w:rsid w:val="0003367B"/>
    <w:rsid w:val="000339BE"/>
    <w:rsid w:val="00033D9B"/>
    <w:rsid w:val="00037B96"/>
    <w:rsid w:val="00040999"/>
    <w:rsid w:val="00046145"/>
    <w:rsid w:val="0004658D"/>
    <w:rsid w:val="0005390C"/>
    <w:rsid w:val="00055F1B"/>
    <w:rsid w:val="000575F8"/>
    <w:rsid w:val="000578FF"/>
    <w:rsid w:val="0006141C"/>
    <w:rsid w:val="00062030"/>
    <w:rsid w:val="00062174"/>
    <w:rsid w:val="000633E8"/>
    <w:rsid w:val="000639B1"/>
    <w:rsid w:val="00063E5E"/>
    <w:rsid w:val="00064679"/>
    <w:rsid w:val="00064BFA"/>
    <w:rsid w:val="00065014"/>
    <w:rsid w:val="00065541"/>
    <w:rsid w:val="00065F14"/>
    <w:rsid w:val="00067B88"/>
    <w:rsid w:val="0007149B"/>
    <w:rsid w:val="000715FB"/>
    <w:rsid w:val="000717ED"/>
    <w:rsid w:val="00071B72"/>
    <w:rsid w:val="00071CCC"/>
    <w:rsid w:val="00072490"/>
    <w:rsid w:val="0007534D"/>
    <w:rsid w:val="000754C2"/>
    <w:rsid w:val="0007694B"/>
    <w:rsid w:val="000837BA"/>
    <w:rsid w:val="00084689"/>
    <w:rsid w:val="00085E5D"/>
    <w:rsid w:val="00091299"/>
    <w:rsid w:val="00091363"/>
    <w:rsid w:val="000918D0"/>
    <w:rsid w:val="0009587D"/>
    <w:rsid w:val="000978E3"/>
    <w:rsid w:val="000A2302"/>
    <w:rsid w:val="000A35ED"/>
    <w:rsid w:val="000A48D3"/>
    <w:rsid w:val="000A51F1"/>
    <w:rsid w:val="000A6878"/>
    <w:rsid w:val="000A776D"/>
    <w:rsid w:val="000B0F0B"/>
    <w:rsid w:val="000B20C4"/>
    <w:rsid w:val="000B2489"/>
    <w:rsid w:val="000B2982"/>
    <w:rsid w:val="000B2B2A"/>
    <w:rsid w:val="000B460C"/>
    <w:rsid w:val="000B6B09"/>
    <w:rsid w:val="000C3FBE"/>
    <w:rsid w:val="000C3FDA"/>
    <w:rsid w:val="000C4D5E"/>
    <w:rsid w:val="000C63F3"/>
    <w:rsid w:val="000C7982"/>
    <w:rsid w:val="000D0355"/>
    <w:rsid w:val="000D0412"/>
    <w:rsid w:val="000D2315"/>
    <w:rsid w:val="000D2706"/>
    <w:rsid w:val="000E0D0D"/>
    <w:rsid w:val="000E377A"/>
    <w:rsid w:val="000E66C2"/>
    <w:rsid w:val="000E72BF"/>
    <w:rsid w:val="000F0248"/>
    <w:rsid w:val="000F02A4"/>
    <w:rsid w:val="000F05F5"/>
    <w:rsid w:val="000F0CCD"/>
    <w:rsid w:val="000F2AD4"/>
    <w:rsid w:val="000F3669"/>
    <w:rsid w:val="000F6851"/>
    <w:rsid w:val="000F7EFE"/>
    <w:rsid w:val="00104C36"/>
    <w:rsid w:val="00105517"/>
    <w:rsid w:val="00105C32"/>
    <w:rsid w:val="001072FC"/>
    <w:rsid w:val="001079F9"/>
    <w:rsid w:val="00107E47"/>
    <w:rsid w:val="00110B8A"/>
    <w:rsid w:val="00110FEA"/>
    <w:rsid w:val="00112784"/>
    <w:rsid w:val="001136E5"/>
    <w:rsid w:val="00114166"/>
    <w:rsid w:val="00114990"/>
    <w:rsid w:val="0011500F"/>
    <w:rsid w:val="0012148E"/>
    <w:rsid w:val="0012372F"/>
    <w:rsid w:val="00124133"/>
    <w:rsid w:val="00127DFE"/>
    <w:rsid w:val="0013137B"/>
    <w:rsid w:val="001316EB"/>
    <w:rsid w:val="00133739"/>
    <w:rsid w:val="00134DD0"/>
    <w:rsid w:val="00136C0B"/>
    <w:rsid w:val="00142EFA"/>
    <w:rsid w:val="001470B5"/>
    <w:rsid w:val="0014779A"/>
    <w:rsid w:val="00151AE8"/>
    <w:rsid w:val="001530A9"/>
    <w:rsid w:val="00153CFE"/>
    <w:rsid w:val="00154548"/>
    <w:rsid w:val="00157E15"/>
    <w:rsid w:val="001603B6"/>
    <w:rsid w:val="00161130"/>
    <w:rsid w:val="00161A86"/>
    <w:rsid w:val="001622DE"/>
    <w:rsid w:val="00162E90"/>
    <w:rsid w:val="00163C8A"/>
    <w:rsid w:val="00165C67"/>
    <w:rsid w:val="001670AE"/>
    <w:rsid w:val="00170319"/>
    <w:rsid w:val="00172383"/>
    <w:rsid w:val="001728EB"/>
    <w:rsid w:val="00172E5D"/>
    <w:rsid w:val="00173595"/>
    <w:rsid w:val="00173EA1"/>
    <w:rsid w:val="0017790D"/>
    <w:rsid w:val="00180553"/>
    <w:rsid w:val="0018317B"/>
    <w:rsid w:val="0018349B"/>
    <w:rsid w:val="00184CE8"/>
    <w:rsid w:val="001903F0"/>
    <w:rsid w:val="0019051E"/>
    <w:rsid w:val="001913F5"/>
    <w:rsid w:val="00191680"/>
    <w:rsid w:val="00191F4B"/>
    <w:rsid w:val="001931DA"/>
    <w:rsid w:val="00193C4A"/>
    <w:rsid w:val="00196911"/>
    <w:rsid w:val="001A16E8"/>
    <w:rsid w:val="001A20F0"/>
    <w:rsid w:val="001A4A49"/>
    <w:rsid w:val="001A57B8"/>
    <w:rsid w:val="001A6940"/>
    <w:rsid w:val="001A7937"/>
    <w:rsid w:val="001B12C4"/>
    <w:rsid w:val="001B23B1"/>
    <w:rsid w:val="001B4198"/>
    <w:rsid w:val="001B4375"/>
    <w:rsid w:val="001C08A2"/>
    <w:rsid w:val="001C2EE6"/>
    <w:rsid w:val="001C522D"/>
    <w:rsid w:val="001D1806"/>
    <w:rsid w:val="001D31D1"/>
    <w:rsid w:val="001D321D"/>
    <w:rsid w:val="001D4394"/>
    <w:rsid w:val="001D6AAA"/>
    <w:rsid w:val="001E0B70"/>
    <w:rsid w:val="001E1A2D"/>
    <w:rsid w:val="001E542C"/>
    <w:rsid w:val="001E5614"/>
    <w:rsid w:val="001E66E7"/>
    <w:rsid w:val="001E67F4"/>
    <w:rsid w:val="001E74BD"/>
    <w:rsid w:val="001F0EBE"/>
    <w:rsid w:val="001F147E"/>
    <w:rsid w:val="001F1FE1"/>
    <w:rsid w:val="001F2A69"/>
    <w:rsid w:val="001F4243"/>
    <w:rsid w:val="001F744E"/>
    <w:rsid w:val="002006A1"/>
    <w:rsid w:val="002009A8"/>
    <w:rsid w:val="0020119A"/>
    <w:rsid w:val="0020242B"/>
    <w:rsid w:val="002025F4"/>
    <w:rsid w:val="002032E1"/>
    <w:rsid w:val="00205699"/>
    <w:rsid w:val="00205DF4"/>
    <w:rsid w:val="002065AA"/>
    <w:rsid w:val="002137ED"/>
    <w:rsid w:val="00216226"/>
    <w:rsid w:val="002169CA"/>
    <w:rsid w:val="00217765"/>
    <w:rsid w:val="0022040E"/>
    <w:rsid w:val="00220DA5"/>
    <w:rsid w:val="002226AD"/>
    <w:rsid w:val="0022396D"/>
    <w:rsid w:val="002259E3"/>
    <w:rsid w:val="002274C0"/>
    <w:rsid w:val="00227E43"/>
    <w:rsid w:val="002322FA"/>
    <w:rsid w:val="00234A50"/>
    <w:rsid w:val="00236BB1"/>
    <w:rsid w:val="002374E4"/>
    <w:rsid w:val="00237866"/>
    <w:rsid w:val="00240305"/>
    <w:rsid w:val="002428E5"/>
    <w:rsid w:val="00245E7A"/>
    <w:rsid w:val="00253347"/>
    <w:rsid w:val="002534ED"/>
    <w:rsid w:val="00254403"/>
    <w:rsid w:val="00256555"/>
    <w:rsid w:val="00257D82"/>
    <w:rsid w:val="002602E3"/>
    <w:rsid w:val="00260B37"/>
    <w:rsid w:val="00261023"/>
    <w:rsid w:val="00261515"/>
    <w:rsid w:val="00262E31"/>
    <w:rsid w:val="0026656D"/>
    <w:rsid w:val="00266BD7"/>
    <w:rsid w:val="002700DD"/>
    <w:rsid w:val="00270D2A"/>
    <w:rsid w:val="00270F35"/>
    <w:rsid w:val="002750A8"/>
    <w:rsid w:val="00276AF5"/>
    <w:rsid w:val="00276E0F"/>
    <w:rsid w:val="00280925"/>
    <w:rsid w:val="002821C7"/>
    <w:rsid w:val="0028340A"/>
    <w:rsid w:val="002837AB"/>
    <w:rsid w:val="00285B1B"/>
    <w:rsid w:val="00285FEF"/>
    <w:rsid w:val="0028666A"/>
    <w:rsid w:val="00287184"/>
    <w:rsid w:val="002879F5"/>
    <w:rsid w:val="00291D58"/>
    <w:rsid w:val="002920D6"/>
    <w:rsid w:val="002A0A84"/>
    <w:rsid w:val="002A19AB"/>
    <w:rsid w:val="002A1A10"/>
    <w:rsid w:val="002A2F86"/>
    <w:rsid w:val="002B2E13"/>
    <w:rsid w:val="002B3103"/>
    <w:rsid w:val="002B44D5"/>
    <w:rsid w:val="002B5275"/>
    <w:rsid w:val="002B64CB"/>
    <w:rsid w:val="002B71D0"/>
    <w:rsid w:val="002C1137"/>
    <w:rsid w:val="002C18DE"/>
    <w:rsid w:val="002C275E"/>
    <w:rsid w:val="002C2E0D"/>
    <w:rsid w:val="002C3348"/>
    <w:rsid w:val="002C5CCD"/>
    <w:rsid w:val="002C6EFB"/>
    <w:rsid w:val="002C72A2"/>
    <w:rsid w:val="002D0439"/>
    <w:rsid w:val="002D138D"/>
    <w:rsid w:val="002D1F03"/>
    <w:rsid w:val="002D2151"/>
    <w:rsid w:val="002D2C9C"/>
    <w:rsid w:val="002D675E"/>
    <w:rsid w:val="002E1E94"/>
    <w:rsid w:val="002E24B5"/>
    <w:rsid w:val="002E2F67"/>
    <w:rsid w:val="002E50A6"/>
    <w:rsid w:val="002F0ADF"/>
    <w:rsid w:val="002F2261"/>
    <w:rsid w:val="002F23B6"/>
    <w:rsid w:val="002F2749"/>
    <w:rsid w:val="002F2892"/>
    <w:rsid w:val="002F2DAC"/>
    <w:rsid w:val="002F4368"/>
    <w:rsid w:val="002F693B"/>
    <w:rsid w:val="0030110E"/>
    <w:rsid w:val="00303BEF"/>
    <w:rsid w:val="003049E5"/>
    <w:rsid w:val="00305A71"/>
    <w:rsid w:val="00311639"/>
    <w:rsid w:val="00312530"/>
    <w:rsid w:val="003156C1"/>
    <w:rsid w:val="003200E7"/>
    <w:rsid w:val="00320DC9"/>
    <w:rsid w:val="00321EFA"/>
    <w:rsid w:val="003238E5"/>
    <w:rsid w:val="00323E6C"/>
    <w:rsid w:val="00323F2F"/>
    <w:rsid w:val="003242B5"/>
    <w:rsid w:val="003243B3"/>
    <w:rsid w:val="003255F6"/>
    <w:rsid w:val="00333CC0"/>
    <w:rsid w:val="00335A9F"/>
    <w:rsid w:val="00337068"/>
    <w:rsid w:val="00337E96"/>
    <w:rsid w:val="003410E5"/>
    <w:rsid w:val="0034178A"/>
    <w:rsid w:val="0034483C"/>
    <w:rsid w:val="00350141"/>
    <w:rsid w:val="003523CE"/>
    <w:rsid w:val="00352BEA"/>
    <w:rsid w:val="00352C16"/>
    <w:rsid w:val="00352DBF"/>
    <w:rsid w:val="0035321C"/>
    <w:rsid w:val="003536B1"/>
    <w:rsid w:val="0035539D"/>
    <w:rsid w:val="003569B4"/>
    <w:rsid w:val="00357F00"/>
    <w:rsid w:val="00360F81"/>
    <w:rsid w:val="003623FF"/>
    <w:rsid w:val="00364FCB"/>
    <w:rsid w:val="00365646"/>
    <w:rsid w:val="003670C7"/>
    <w:rsid w:val="00371231"/>
    <w:rsid w:val="00374B04"/>
    <w:rsid w:val="00376E1B"/>
    <w:rsid w:val="003806BF"/>
    <w:rsid w:val="0038137E"/>
    <w:rsid w:val="0038518B"/>
    <w:rsid w:val="003906C9"/>
    <w:rsid w:val="00391E66"/>
    <w:rsid w:val="00393A07"/>
    <w:rsid w:val="003967B4"/>
    <w:rsid w:val="00396CF0"/>
    <w:rsid w:val="003A22C9"/>
    <w:rsid w:val="003A3ABC"/>
    <w:rsid w:val="003A3EDD"/>
    <w:rsid w:val="003A49CD"/>
    <w:rsid w:val="003A519D"/>
    <w:rsid w:val="003A556B"/>
    <w:rsid w:val="003A6FA8"/>
    <w:rsid w:val="003B17CD"/>
    <w:rsid w:val="003B181C"/>
    <w:rsid w:val="003B3112"/>
    <w:rsid w:val="003B39E8"/>
    <w:rsid w:val="003B3EC3"/>
    <w:rsid w:val="003B590F"/>
    <w:rsid w:val="003C38D0"/>
    <w:rsid w:val="003C398C"/>
    <w:rsid w:val="003C68F6"/>
    <w:rsid w:val="003C7568"/>
    <w:rsid w:val="003C7643"/>
    <w:rsid w:val="003D26B7"/>
    <w:rsid w:val="003D357C"/>
    <w:rsid w:val="003D3AF5"/>
    <w:rsid w:val="003D3D49"/>
    <w:rsid w:val="003D51CA"/>
    <w:rsid w:val="003D66C3"/>
    <w:rsid w:val="003D6D64"/>
    <w:rsid w:val="003E0449"/>
    <w:rsid w:val="003E32AD"/>
    <w:rsid w:val="003E3DB7"/>
    <w:rsid w:val="003E41A2"/>
    <w:rsid w:val="003E5851"/>
    <w:rsid w:val="003E6950"/>
    <w:rsid w:val="003F2019"/>
    <w:rsid w:val="003F2A95"/>
    <w:rsid w:val="003F3C9D"/>
    <w:rsid w:val="003F5C2F"/>
    <w:rsid w:val="003F7CD8"/>
    <w:rsid w:val="00401F8F"/>
    <w:rsid w:val="004035BD"/>
    <w:rsid w:val="004051E5"/>
    <w:rsid w:val="00406FDD"/>
    <w:rsid w:val="00411456"/>
    <w:rsid w:val="004144DE"/>
    <w:rsid w:val="00414A54"/>
    <w:rsid w:val="0041660D"/>
    <w:rsid w:val="004176EF"/>
    <w:rsid w:val="0041777D"/>
    <w:rsid w:val="00422483"/>
    <w:rsid w:val="00431DA4"/>
    <w:rsid w:val="00433BB2"/>
    <w:rsid w:val="00433E9F"/>
    <w:rsid w:val="004349E0"/>
    <w:rsid w:val="00437CA4"/>
    <w:rsid w:val="00440B2B"/>
    <w:rsid w:val="004441C2"/>
    <w:rsid w:val="00444DFF"/>
    <w:rsid w:val="00446EF4"/>
    <w:rsid w:val="00450357"/>
    <w:rsid w:val="00451D6B"/>
    <w:rsid w:val="004521FD"/>
    <w:rsid w:val="00452C14"/>
    <w:rsid w:val="00453576"/>
    <w:rsid w:val="00453E7D"/>
    <w:rsid w:val="00455483"/>
    <w:rsid w:val="004555AE"/>
    <w:rsid w:val="00455721"/>
    <w:rsid w:val="004567C4"/>
    <w:rsid w:val="00456B51"/>
    <w:rsid w:val="00461213"/>
    <w:rsid w:val="00463538"/>
    <w:rsid w:val="00464154"/>
    <w:rsid w:val="00465193"/>
    <w:rsid w:val="00465A2A"/>
    <w:rsid w:val="00466EC1"/>
    <w:rsid w:val="0047289F"/>
    <w:rsid w:val="00474C7C"/>
    <w:rsid w:val="00484447"/>
    <w:rsid w:val="004856F7"/>
    <w:rsid w:val="00485C15"/>
    <w:rsid w:val="00485CCE"/>
    <w:rsid w:val="00490FD1"/>
    <w:rsid w:val="0049120F"/>
    <w:rsid w:val="00491DF6"/>
    <w:rsid w:val="0049210B"/>
    <w:rsid w:val="00496836"/>
    <w:rsid w:val="00496895"/>
    <w:rsid w:val="00496A58"/>
    <w:rsid w:val="00497683"/>
    <w:rsid w:val="00497715"/>
    <w:rsid w:val="004A2BF2"/>
    <w:rsid w:val="004A5791"/>
    <w:rsid w:val="004A597D"/>
    <w:rsid w:val="004A652C"/>
    <w:rsid w:val="004A71CB"/>
    <w:rsid w:val="004A7607"/>
    <w:rsid w:val="004A7C7C"/>
    <w:rsid w:val="004A7DE3"/>
    <w:rsid w:val="004B0C64"/>
    <w:rsid w:val="004B0C74"/>
    <w:rsid w:val="004B2134"/>
    <w:rsid w:val="004B337F"/>
    <w:rsid w:val="004C206A"/>
    <w:rsid w:val="004C3E19"/>
    <w:rsid w:val="004C519A"/>
    <w:rsid w:val="004C6AEC"/>
    <w:rsid w:val="004C6D57"/>
    <w:rsid w:val="004C7C0B"/>
    <w:rsid w:val="004D1DA6"/>
    <w:rsid w:val="004D35B0"/>
    <w:rsid w:val="004D5DAA"/>
    <w:rsid w:val="004E1E03"/>
    <w:rsid w:val="004E60C8"/>
    <w:rsid w:val="004E780B"/>
    <w:rsid w:val="004F13A4"/>
    <w:rsid w:val="004F17F4"/>
    <w:rsid w:val="004F2958"/>
    <w:rsid w:val="004F2DFF"/>
    <w:rsid w:val="004F44B7"/>
    <w:rsid w:val="004F6150"/>
    <w:rsid w:val="004F64C9"/>
    <w:rsid w:val="005011E0"/>
    <w:rsid w:val="00502D42"/>
    <w:rsid w:val="00503235"/>
    <w:rsid w:val="0050422E"/>
    <w:rsid w:val="00504EE9"/>
    <w:rsid w:val="00505377"/>
    <w:rsid w:val="0050595B"/>
    <w:rsid w:val="0050678E"/>
    <w:rsid w:val="00506DB9"/>
    <w:rsid w:val="00510045"/>
    <w:rsid w:val="005146BF"/>
    <w:rsid w:val="005166E7"/>
    <w:rsid w:val="00516AE5"/>
    <w:rsid w:val="0051707A"/>
    <w:rsid w:val="00517D46"/>
    <w:rsid w:val="005203DD"/>
    <w:rsid w:val="0052328E"/>
    <w:rsid w:val="00523731"/>
    <w:rsid w:val="005303F8"/>
    <w:rsid w:val="005311DF"/>
    <w:rsid w:val="0053292A"/>
    <w:rsid w:val="005346DC"/>
    <w:rsid w:val="0053541C"/>
    <w:rsid w:val="0053690A"/>
    <w:rsid w:val="00537347"/>
    <w:rsid w:val="00540547"/>
    <w:rsid w:val="00540A65"/>
    <w:rsid w:val="00541C3B"/>
    <w:rsid w:val="00542CCA"/>
    <w:rsid w:val="00543A00"/>
    <w:rsid w:val="0054505D"/>
    <w:rsid w:val="00545249"/>
    <w:rsid w:val="005459B5"/>
    <w:rsid w:val="00546ECD"/>
    <w:rsid w:val="00547C42"/>
    <w:rsid w:val="00551057"/>
    <w:rsid w:val="00551775"/>
    <w:rsid w:val="00552E5A"/>
    <w:rsid w:val="00553E5A"/>
    <w:rsid w:val="00554310"/>
    <w:rsid w:val="005561EE"/>
    <w:rsid w:val="00560821"/>
    <w:rsid w:val="00560E6C"/>
    <w:rsid w:val="005619B4"/>
    <w:rsid w:val="00561AC9"/>
    <w:rsid w:val="00561CFF"/>
    <w:rsid w:val="00561D21"/>
    <w:rsid w:val="00562662"/>
    <w:rsid w:val="005643D7"/>
    <w:rsid w:val="00565137"/>
    <w:rsid w:val="00565A81"/>
    <w:rsid w:val="00570E76"/>
    <w:rsid w:val="005745D9"/>
    <w:rsid w:val="0057651B"/>
    <w:rsid w:val="00576FB7"/>
    <w:rsid w:val="005775B9"/>
    <w:rsid w:val="00580E1D"/>
    <w:rsid w:val="005811E2"/>
    <w:rsid w:val="00583543"/>
    <w:rsid w:val="00583876"/>
    <w:rsid w:val="00584D61"/>
    <w:rsid w:val="0058596F"/>
    <w:rsid w:val="00586D5E"/>
    <w:rsid w:val="00591F4F"/>
    <w:rsid w:val="00593257"/>
    <w:rsid w:val="005976D0"/>
    <w:rsid w:val="00597942"/>
    <w:rsid w:val="005A0F41"/>
    <w:rsid w:val="005A29A2"/>
    <w:rsid w:val="005A7200"/>
    <w:rsid w:val="005B099E"/>
    <w:rsid w:val="005B0D30"/>
    <w:rsid w:val="005B11D7"/>
    <w:rsid w:val="005B14D5"/>
    <w:rsid w:val="005B1C1B"/>
    <w:rsid w:val="005B3217"/>
    <w:rsid w:val="005B381E"/>
    <w:rsid w:val="005B7921"/>
    <w:rsid w:val="005C17AA"/>
    <w:rsid w:val="005C7A5D"/>
    <w:rsid w:val="005D006D"/>
    <w:rsid w:val="005D2BC8"/>
    <w:rsid w:val="005D3781"/>
    <w:rsid w:val="005D4E4C"/>
    <w:rsid w:val="005D50DC"/>
    <w:rsid w:val="005D7091"/>
    <w:rsid w:val="005D712C"/>
    <w:rsid w:val="005D7AAE"/>
    <w:rsid w:val="005E0B27"/>
    <w:rsid w:val="005E35B3"/>
    <w:rsid w:val="005E5C63"/>
    <w:rsid w:val="005E69BB"/>
    <w:rsid w:val="005E79A0"/>
    <w:rsid w:val="005F4D30"/>
    <w:rsid w:val="005F7DAB"/>
    <w:rsid w:val="00600B01"/>
    <w:rsid w:val="00601536"/>
    <w:rsid w:val="00602F24"/>
    <w:rsid w:val="00603070"/>
    <w:rsid w:val="00604273"/>
    <w:rsid w:val="006046A5"/>
    <w:rsid w:val="00604C12"/>
    <w:rsid w:val="00604F88"/>
    <w:rsid w:val="006053B6"/>
    <w:rsid w:val="006061B8"/>
    <w:rsid w:val="00606F87"/>
    <w:rsid w:val="00607212"/>
    <w:rsid w:val="00610175"/>
    <w:rsid w:val="00610AE4"/>
    <w:rsid w:val="006116B9"/>
    <w:rsid w:val="00611B1E"/>
    <w:rsid w:val="00611EC8"/>
    <w:rsid w:val="0061300C"/>
    <w:rsid w:val="00614373"/>
    <w:rsid w:val="00614AA9"/>
    <w:rsid w:val="0061603D"/>
    <w:rsid w:val="00617F31"/>
    <w:rsid w:val="00621A64"/>
    <w:rsid w:val="00623C58"/>
    <w:rsid w:val="00625E65"/>
    <w:rsid w:val="0063101A"/>
    <w:rsid w:val="00634D1E"/>
    <w:rsid w:val="00635578"/>
    <w:rsid w:val="00637852"/>
    <w:rsid w:val="00640207"/>
    <w:rsid w:val="00640392"/>
    <w:rsid w:val="00640FA9"/>
    <w:rsid w:val="006413B9"/>
    <w:rsid w:val="00641BA1"/>
    <w:rsid w:val="0064320C"/>
    <w:rsid w:val="006435B7"/>
    <w:rsid w:val="006473DC"/>
    <w:rsid w:val="00647C45"/>
    <w:rsid w:val="0065033D"/>
    <w:rsid w:val="0065090C"/>
    <w:rsid w:val="0065149D"/>
    <w:rsid w:val="00651E35"/>
    <w:rsid w:val="00653A92"/>
    <w:rsid w:val="006540F2"/>
    <w:rsid w:val="006550DA"/>
    <w:rsid w:val="00656E45"/>
    <w:rsid w:val="00661CC8"/>
    <w:rsid w:val="006649BE"/>
    <w:rsid w:val="006656F9"/>
    <w:rsid w:val="00667453"/>
    <w:rsid w:val="00670C29"/>
    <w:rsid w:val="00670E41"/>
    <w:rsid w:val="00672639"/>
    <w:rsid w:val="00673D51"/>
    <w:rsid w:val="00673F35"/>
    <w:rsid w:val="0067408E"/>
    <w:rsid w:val="006769E5"/>
    <w:rsid w:val="00676A4D"/>
    <w:rsid w:val="00681D31"/>
    <w:rsid w:val="00683425"/>
    <w:rsid w:val="00684147"/>
    <w:rsid w:val="00684927"/>
    <w:rsid w:val="00686A24"/>
    <w:rsid w:val="006905D9"/>
    <w:rsid w:val="00690ADD"/>
    <w:rsid w:val="00693299"/>
    <w:rsid w:val="00693B09"/>
    <w:rsid w:val="00695DB8"/>
    <w:rsid w:val="00695F3B"/>
    <w:rsid w:val="006961A6"/>
    <w:rsid w:val="006A0511"/>
    <w:rsid w:val="006A56CA"/>
    <w:rsid w:val="006A59E4"/>
    <w:rsid w:val="006A64CB"/>
    <w:rsid w:val="006A70CA"/>
    <w:rsid w:val="006A78AF"/>
    <w:rsid w:val="006B0CFC"/>
    <w:rsid w:val="006B470F"/>
    <w:rsid w:val="006B47F6"/>
    <w:rsid w:val="006B4AE1"/>
    <w:rsid w:val="006B7FAE"/>
    <w:rsid w:val="006B7FEF"/>
    <w:rsid w:val="006C0A5B"/>
    <w:rsid w:val="006C4C8D"/>
    <w:rsid w:val="006C65C7"/>
    <w:rsid w:val="006C6CBF"/>
    <w:rsid w:val="006D0062"/>
    <w:rsid w:val="006D012B"/>
    <w:rsid w:val="006D07D6"/>
    <w:rsid w:val="006D0DCD"/>
    <w:rsid w:val="006D1E94"/>
    <w:rsid w:val="006D386C"/>
    <w:rsid w:val="006D494E"/>
    <w:rsid w:val="006D4AFA"/>
    <w:rsid w:val="006D65E7"/>
    <w:rsid w:val="006E09C8"/>
    <w:rsid w:val="006E134B"/>
    <w:rsid w:val="006E1EE0"/>
    <w:rsid w:val="006E309C"/>
    <w:rsid w:val="006E4AAA"/>
    <w:rsid w:val="006E4F1E"/>
    <w:rsid w:val="006E6368"/>
    <w:rsid w:val="006E7932"/>
    <w:rsid w:val="006E7C59"/>
    <w:rsid w:val="006F1343"/>
    <w:rsid w:val="006F27B3"/>
    <w:rsid w:val="006F304D"/>
    <w:rsid w:val="006F3265"/>
    <w:rsid w:val="006F3847"/>
    <w:rsid w:val="006F459E"/>
    <w:rsid w:val="006F7A71"/>
    <w:rsid w:val="00700F14"/>
    <w:rsid w:val="00703B57"/>
    <w:rsid w:val="00704F84"/>
    <w:rsid w:val="00705B06"/>
    <w:rsid w:val="00706C7E"/>
    <w:rsid w:val="00706DC4"/>
    <w:rsid w:val="007115A4"/>
    <w:rsid w:val="00714DAA"/>
    <w:rsid w:val="0071571D"/>
    <w:rsid w:val="007159DA"/>
    <w:rsid w:val="00716237"/>
    <w:rsid w:val="00716DB5"/>
    <w:rsid w:val="00720416"/>
    <w:rsid w:val="0072055A"/>
    <w:rsid w:val="00721514"/>
    <w:rsid w:val="007215BE"/>
    <w:rsid w:val="00721D13"/>
    <w:rsid w:val="00723200"/>
    <w:rsid w:val="0072343B"/>
    <w:rsid w:val="007236A1"/>
    <w:rsid w:val="00725858"/>
    <w:rsid w:val="00726FBC"/>
    <w:rsid w:val="00727059"/>
    <w:rsid w:val="00730D0F"/>
    <w:rsid w:val="00732690"/>
    <w:rsid w:val="007326DD"/>
    <w:rsid w:val="00732779"/>
    <w:rsid w:val="007333EB"/>
    <w:rsid w:val="00733622"/>
    <w:rsid w:val="007342F8"/>
    <w:rsid w:val="00735834"/>
    <w:rsid w:val="007361D4"/>
    <w:rsid w:val="00737D08"/>
    <w:rsid w:val="00740ABA"/>
    <w:rsid w:val="00740DF3"/>
    <w:rsid w:val="00741409"/>
    <w:rsid w:val="00741D3D"/>
    <w:rsid w:val="007423B2"/>
    <w:rsid w:val="00747A34"/>
    <w:rsid w:val="00750518"/>
    <w:rsid w:val="00751023"/>
    <w:rsid w:val="00751366"/>
    <w:rsid w:val="00752BC5"/>
    <w:rsid w:val="007533CB"/>
    <w:rsid w:val="00754057"/>
    <w:rsid w:val="00760D40"/>
    <w:rsid w:val="00761E61"/>
    <w:rsid w:val="007627A3"/>
    <w:rsid w:val="00763017"/>
    <w:rsid w:val="00763BD5"/>
    <w:rsid w:val="00764D79"/>
    <w:rsid w:val="00766E61"/>
    <w:rsid w:val="0076734B"/>
    <w:rsid w:val="0076765B"/>
    <w:rsid w:val="0077118A"/>
    <w:rsid w:val="00771D0A"/>
    <w:rsid w:val="007745D9"/>
    <w:rsid w:val="0077659D"/>
    <w:rsid w:val="00777DA0"/>
    <w:rsid w:val="00780148"/>
    <w:rsid w:val="007805B2"/>
    <w:rsid w:val="007806D8"/>
    <w:rsid w:val="00780C81"/>
    <w:rsid w:val="007817B9"/>
    <w:rsid w:val="007817E9"/>
    <w:rsid w:val="00781B4E"/>
    <w:rsid w:val="00782664"/>
    <w:rsid w:val="00783746"/>
    <w:rsid w:val="00785B54"/>
    <w:rsid w:val="00787D4D"/>
    <w:rsid w:val="00792742"/>
    <w:rsid w:val="00795B33"/>
    <w:rsid w:val="00796A09"/>
    <w:rsid w:val="00796A28"/>
    <w:rsid w:val="00796A2D"/>
    <w:rsid w:val="007A0242"/>
    <w:rsid w:val="007A02F5"/>
    <w:rsid w:val="007A0507"/>
    <w:rsid w:val="007A3630"/>
    <w:rsid w:val="007A3D70"/>
    <w:rsid w:val="007A451F"/>
    <w:rsid w:val="007A4941"/>
    <w:rsid w:val="007A7642"/>
    <w:rsid w:val="007B0D8E"/>
    <w:rsid w:val="007B5062"/>
    <w:rsid w:val="007B7300"/>
    <w:rsid w:val="007C019F"/>
    <w:rsid w:val="007C1BA4"/>
    <w:rsid w:val="007C3E9B"/>
    <w:rsid w:val="007C47DC"/>
    <w:rsid w:val="007C776A"/>
    <w:rsid w:val="007C7B7A"/>
    <w:rsid w:val="007D189E"/>
    <w:rsid w:val="007D2301"/>
    <w:rsid w:val="007D528A"/>
    <w:rsid w:val="007D6648"/>
    <w:rsid w:val="007E00FB"/>
    <w:rsid w:val="007E04E4"/>
    <w:rsid w:val="007E06A9"/>
    <w:rsid w:val="007E0B7E"/>
    <w:rsid w:val="007E2873"/>
    <w:rsid w:val="007E35CB"/>
    <w:rsid w:val="007E39EA"/>
    <w:rsid w:val="007E3EF3"/>
    <w:rsid w:val="007E3F14"/>
    <w:rsid w:val="007E4228"/>
    <w:rsid w:val="007E59B9"/>
    <w:rsid w:val="007E6E59"/>
    <w:rsid w:val="007E7396"/>
    <w:rsid w:val="007F0467"/>
    <w:rsid w:val="007F0EB5"/>
    <w:rsid w:val="007F1359"/>
    <w:rsid w:val="007F153F"/>
    <w:rsid w:val="007F1AA8"/>
    <w:rsid w:val="007F1B46"/>
    <w:rsid w:val="007F21C3"/>
    <w:rsid w:val="007F2EDA"/>
    <w:rsid w:val="007F3802"/>
    <w:rsid w:val="007F50AC"/>
    <w:rsid w:val="007F6F85"/>
    <w:rsid w:val="0080137A"/>
    <w:rsid w:val="00801BF2"/>
    <w:rsid w:val="00801ED6"/>
    <w:rsid w:val="008027D1"/>
    <w:rsid w:val="00802FDF"/>
    <w:rsid w:val="008034C1"/>
    <w:rsid w:val="008036E1"/>
    <w:rsid w:val="008040DD"/>
    <w:rsid w:val="00810303"/>
    <w:rsid w:val="00812842"/>
    <w:rsid w:val="008139F9"/>
    <w:rsid w:val="00813E2C"/>
    <w:rsid w:val="00814036"/>
    <w:rsid w:val="008150C5"/>
    <w:rsid w:val="00820967"/>
    <w:rsid w:val="00820BE6"/>
    <w:rsid w:val="00820E9B"/>
    <w:rsid w:val="0082177D"/>
    <w:rsid w:val="0082214A"/>
    <w:rsid w:val="00822467"/>
    <w:rsid w:val="00827800"/>
    <w:rsid w:val="00833D75"/>
    <w:rsid w:val="00834598"/>
    <w:rsid w:val="00834D7E"/>
    <w:rsid w:val="0083524B"/>
    <w:rsid w:val="00835CF4"/>
    <w:rsid w:val="00836F53"/>
    <w:rsid w:val="008407DE"/>
    <w:rsid w:val="00842477"/>
    <w:rsid w:val="008433D7"/>
    <w:rsid w:val="0084566A"/>
    <w:rsid w:val="008478F7"/>
    <w:rsid w:val="00850AC8"/>
    <w:rsid w:val="00850CB1"/>
    <w:rsid w:val="00856B29"/>
    <w:rsid w:val="00861F66"/>
    <w:rsid w:val="0086382C"/>
    <w:rsid w:val="00863CF3"/>
    <w:rsid w:val="0086406A"/>
    <w:rsid w:val="00865F06"/>
    <w:rsid w:val="00866356"/>
    <w:rsid w:val="00867730"/>
    <w:rsid w:val="00871BEF"/>
    <w:rsid w:val="008728C1"/>
    <w:rsid w:val="00872962"/>
    <w:rsid w:val="00873F2B"/>
    <w:rsid w:val="00875BEA"/>
    <w:rsid w:val="00880195"/>
    <w:rsid w:val="008816F5"/>
    <w:rsid w:val="0088384D"/>
    <w:rsid w:val="00884358"/>
    <w:rsid w:val="008845EE"/>
    <w:rsid w:val="008905EC"/>
    <w:rsid w:val="008913B2"/>
    <w:rsid w:val="00892298"/>
    <w:rsid w:val="00892F26"/>
    <w:rsid w:val="0089384E"/>
    <w:rsid w:val="0089622F"/>
    <w:rsid w:val="00896363"/>
    <w:rsid w:val="0089701A"/>
    <w:rsid w:val="008A083A"/>
    <w:rsid w:val="008A1381"/>
    <w:rsid w:val="008A19A8"/>
    <w:rsid w:val="008A342D"/>
    <w:rsid w:val="008A3E0F"/>
    <w:rsid w:val="008A7258"/>
    <w:rsid w:val="008B0D5C"/>
    <w:rsid w:val="008B2D87"/>
    <w:rsid w:val="008B5019"/>
    <w:rsid w:val="008B5229"/>
    <w:rsid w:val="008B5725"/>
    <w:rsid w:val="008C623E"/>
    <w:rsid w:val="008C78B2"/>
    <w:rsid w:val="008D08E7"/>
    <w:rsid w:val="008D0F29"/>
    <w:rsid w:val="008D3B51"/>
    <w:rsid w:val="008D5071"/>
    <w:rsid w:val="008E1393"/>
    <w:rsid w:val="008E160B"/>
    <w:rsid w:val="008E1992"/>
    <w:rsid w:val="008E26CA"/>
    <w:rsid w:val="008E2D6B"/>
    <w:rsid w:val="008E512F"/>
    <w:rsid w:val="008E5856"/>
    <w:rsid w:val="008E7041"/>
    <w:rsid w:val="008F3D4B"/>
    <w:rsid w:val="008F4587"/>
    <w:rsid w:val="008F4CED"/>
    <w:rsid w:val="008F5120"/>
    <w:rsid w:val="008F5DDD"/>
    <w:rsid w:val="00900501"/>
    <w:rsid w:val="009021C8"/>
    <w:rsid w:val="00902795"/>
    <w:rsid w:val="00904123"/>
    <w:rsid w:val="00904152"/>
    <w:rsid w:val="00905889"/>
    <w:rsid w:val="00907780"/>
    <w:rsid w:val="00913754"/>
    <w:rsid w:val="00915CEB"/>
    <w:rsid w:val="00916C1A"/>
    <w:rsid w:val="0091710E"/>
    <w:rsid w:val="00920204"/>
    <w:rsid w:val="009217F0"/>
    <w:rsid w:val="00922CB0"/>
    <w:rsid w:val="00926C73"/>
    <w:rsid w:val="00927638"/>
    <w:rsid w:val="00927DB5"/>
    <w:rsid w:val="0093192D"/>
    <w:rsid w:val="00932501"/>
    <w:rsid w:val="00932753"/>
    <w:rsid w:val="009327F3"/>
    <w:rsid w:val="009337DF"/>
    <w:rsid w:val="00935CE6"/>
    <w:rsid w:val="009371B5"/>
    <w:rsid w:val="00937452"/>
    <w:rsid w:val="00940B71"/>
    <w:rsid w:val="009422DD"/>
    <w:rsid w:val="00944773"/>
    <w:rsid w:val="009479DC"/>
    <w:rsid w:val="0095125F"/>
    <w:rsid w:val="00951745"/>
    <w:rsid w:val="00951B09"/>
    <w:rsid w:val="0095224F"/>
    <w:rsid w:val="0095302B"/>
    <w:rsid w:val="0095341A"/>
    <w:rsid w:val="00954920"/>
    <w:rsid w:val="0095527A"/>
    <w:rsid w:val="00955EDC"/>
    <w:rsid w:val="00956B89"/>
    <w:rsid w:val="00957FBB"/>
    <w:rsid w:val="009609AE"/>
    <w:rsid w:val="00963E81"/>
    <w:rsid w:val="00965DDB"/>
    <w:rsid w:val="00965E1E"/>
    <w:rsid w:val="009663DB"/>
    <w:rsid w:val="009666F4"/>
    <w:rsid w:val="0096710D"/>
    <w:rsid w:val="009733BD"/>
    <w:rsid w:val="00973A37"/>
    <w:rsid w:val="00974428"/>
    <w:rsid w:val="009744E3"/>
    <w:rsid w:val="00975206"/>
    <w:rsid w:val="00980992"/>
    <w:rsid w:val="00983315"/>
    <w:rsid w:val="00987252"/>
    <w:rsid w:val="00993768"/>
    <w:rsid w:val="0099559D"/>
    <w:rsid w:val="009A0A8A"/>
    <w:rsid w:val="009A1445"/>
    <w:rsid w:val="009A48D2"/>
    <w:rsid w:val="009A57AC"/>
    <w:rsid w:val="009A6E53"/>
    <w:rsid w:val="009A71CA"/>
    <w:rsid w:val="009B0DED"/>
    <w:rsid w:val="009B14DD"/>
    <w:rsid w:val="009B28B7"/>
    <w:rsid w:val="009B2B88"/>
    <w:rsid w:val="009B2BEF"/>
    <w:rsid w:val="009B5D35"/>
    <w:rsid w:val="009B7015"/>
    <w:rsid w:val="009C095E"/>
    <w:rsid w:val="009C0E80"/>
    <w:rsid w:val="009C28A1"/>
    <w:rsid w:val="009C2D57"/>
    <w:rsid w:val="009C5239"/>
    <w:rsid w:val="009D288D"/>
    <w:rsid w:val="009D2CDB"/>
    <w:rsid w:val="009D4F94"/>
    <w:rsid w:val="009D5D87"/>
    <w:rsid w:val="009D7A53"/>
    <w:rsid w:val="009D7CE5"/>
    <w:rsid w:val="009E17B3"/>
    <w:rsid w:val="009E268D"/>
    <w:rsid w:val="009E6000"/>
    <w:rsid w:val="009E608B"/>
    <w:rsid w:val="009E7730"/>
    <w:rsid w:val="009F1009"/>
    <w:rsid w:val="009F4571"/>
    <w:rsid w:val="009F521B"/>
    <w:rsid w:val="009F526C"/>
    <w:rsid w:val="009F6B0F"/>
    <w:rsid w:val="00A01400"/>
    <w:rsid w:val="00A02046"/>
    <w:rsid w:val="00A021BF"/>
    <w:rsid w:val="00A025E0"/>
    <w:rsid w:val="00A02BAC"/>
    <w:rsid w:val="00A03533"/>
    <w:rsid w:val="00A04BD3"/>
    <w:rsid w:val="00A07AA3"/>
    <w:rsid w:val="00A07BD2"/>
    <w:rsid w:val="00A10750"/>
    <w:rsid w:val="00A110A3"/>
    <w:rsid w:val="00A13428"/>
    <w:rsid w:val="00A1543B"/>
    <w:rsid w:val="00A155B3"/>
    <w:rsid w:val="00A159FB"/>
    <w:rsid w:val="00A16122"/>
    <w:rsid w:val="00A16ABB"/>
    <w:rsid w:val="00A22123"/>
    <w:rsid w:val="00A235D6"/>
    <w:rsid w:val="00A27397"/>
    <w:rsid w:val="00A277C6"/>
    <w:rsid w:val="00A307C4"/>
    <w:rsid w:val="00A3147A"/>
    <w:rsid w:val="00A31AF7"/>
    <w:rsid w:val="00A33BCD"/>
    <w:rsid w:val="00A33CA4"/>
    <w:rsid w:val="00A34330"/>
    <w:rsid w:val="00A34E9F"/>
    <w:rsid w:val="00A3776A"/>
    <w:rsid w:val="00A401D4"/>
    <w:rsid w:val="00A43436"/>
    <w:rsid w:val="00A449CF"/>
    <w:rsid w:val="00A44C16"/>
    <w:rsid w:val="00A44D17"/>
    <w:rsid w:val="00A45B38"/>
    <w:rsid w:val="00A46B1A"/>
    <w:rsid w:val="00A4743D"/>
    <w:rsid w:val="00A520AC"/>
    <w:rsid w:val="00A52463"/>
    <w:rsid w:val="00A54189"/>
    <w:rsid w:val="00A545A7"/>
    <w:rsid w:val="00A56D4A"/>
    <w:rsid w:val="00A612CA"/>
    <w:rsid w:val="00A62D70"/>
    <w:rsid w:val="00A62DB8"/>
    <w:rsid w:val="00A631EC"/>
    <w:rsid w:val="00A6321F"/>
    <w:rsid w:val="00A655C2"/>
    <w:rsid w:val="00A67061"/>
    <w:rsid w:val="00A671F8"/>
    <w:rsid w:val="00A672C5"/>
    <w:rsid w:val="00A70CCA"/>
    <w:rsid w:val="00A71843"/>
    <w:rsid w:val="00A71D05"/>
    <w:rsid w:val="00A7368C"/>
    <w:rsid w:val="00A73BFC"/>
    <w:rsid w:val="00A80C9A"/>
    <w:rsid w:val="00A81133"/>
    <w:rsid w:val="00A863AD"/>
    <w:rsid w:val="00A86738"/>
    <w:rsid w:val="00A86E2F"/>
    <w:rsid w:val="00A872D3"/>
    <w:rsid w:val="00A8743B"/>
    <w:rsid w:val="00A929EF"/>
    <w:rsid w:val="00A937AD"/>
    <w:rsid w:val="00A93C50"/>
    <w:rsid w:val="00A96755"/>
    <w:rsid w:val="00A969DC"/>
    <w:rsid w:val="00A97168"/>
    <w:rsid w:val="00A97DA2"/>
    <w:rsid w:val="00A97E29"/>
    <w:rsid w:val="00AA08AF"/>
    <w:rsid w:val="00AA2B74"/>
    <w:rsid w:val="00AA2E3F"/>
    <w:rsid w:val="00AA30E4"/>
    <w:rsid w:val="00AA5C07"/>
    <w:rsid w:val="00AA6057"/>
    <w:rsid w:val="00AA621E"/>
    <w:rsid w:val="00AB0910"/>
    <w:rsid w:val="00AB1BEC"/>
    <w:rsid w:val="00AB7065"/>
    <w:rsid w:val="00AC0133"/>
    <w:rsid w:val="00AC023E"/>
    <w:rsid w:val="00AC03DD"/>
    <w:rsid w:val="00AC07FC"/>
    <w:rsid w:val="00AC1421"/>
    <w:rsid w:val="00AC20A4"/>
    <w:rsid w:val="00AC4E95"/>
    <w:rsid w:val="00AC5AC8"/>
    <w:rsid w:val="00AC65D7"/>
    <w:rsid w:val="00AC7248"/>
    <w:rsid w:val="00AC724F"/>
    <w:rsid w:val="00AC77F7"/>
    <w:rsid w:val="00AC795E"/>
    <w:rsid w:val="00AD07A5"/>
    <w:rsid w:val="00AD2072"/>
    <w:rsid w:val="00AD2CD6"/>
    <w:rsid w:val="00AD339D"/>
    <w:rsid w:val="00AD56DC"/>
    <w:rsid w:val="00AD681A"/>
    <w:rsid w:val="00AE0448"/>
    <w:rsid w:val="00AE363A"/>
    <w:rsid w:val="00AE3F76"/>
    <w:rsid w:val="00AE4957"/>
    <w:rsid w:val="00AE4E42"/>
    <w:rsid w:val="00AF0953"/>
    <w:rsid w:val="00AF383D"/>
    <w:rsid w:val="00AF5F32"/>
    <w:rsid w:val="00AF6FDD"/>
    <w:rsid w:val="00B012EA"/>
    <w:rsid w:val="00B03CED"/>
    <w:rsid w:val="00B03E05"/>
    <w:rsid w:val="00B05766"/>
    <w:rsid w:val="00B13501"/>
    <w:rsid w:val="00B13C79"/>
    <w:rsid w:val="00B14AB7"/>
    <w:rsid w:val="00B15134"/>
    <w:rsid w:val="00B17069"/>
    <w:rsid w:val="00B179EA"/>
    <w:rsid w:val="00B22443"/>
    <w:rsid w:val="00B236F6"/>
    <w:rsid w:val="00B2433C"/>
    <w:rsid w:val="00B245A6"/>
    <w:rsid w:val="00B2698E"/>
    <w:rsid w:val="00B27DBE"/>
    <w:rsid w:val="00B305BF"/>
    <w:rsid w:val="00B30B75"/>
    <w:rsid w:val="00B30FD5"/>
    <w:rsid w:val="00B32710"/>
    <w:rsid w:val="00B333C3"/>
    <w:rsid w:val="00B3345F"/>
    <w:rsid w:val="00B335A5"/>
    <w:rsid w:val="00B3442A"/>
    <w:rsid w:val="00B34B2C"/>
    <w:rsid w:val="00B35231"/>
    <w:rsid w:val="00B36B50"/>
    <w:rsid w:val="00B40E10"/>
    <w:rsid w:val="00B42D7F"/>
    <w:rsid w:val="00B458FB"/>
    <w:rsid w:val="00B460B9"/>
    <w:rsid w:val="00B502C8"/>
    <w:rsid w:val="00B50FD6"/>
    <w:rsid w:val="00B5229C"/>
    <w:rsid w:val="00B532BA"/>
    <w:rsid w:val="00B53C7E"/>
    <w:rsid w:val="00B54428"/>
    <w:rsid w:val="00B54FAE"/>
    <w:rsid w:val="00B57E14"/>
    <w:rsid w:val="00B62487"/>
    <w:rsid w:val="00B64141"/>
    <w:rsid w:val="00B648F3"/>
    <w:rsid w:val="00B65A06"/>
    <w:rsid w:val="00B65F26"/>
    <w:rsid w:val="00B673D0"/>
    <w:rsid w:val="00B679BA"/>
    <w:rsid w:val="00B73246"/>
    <w:rsid w:val="00B76735"/>
    <w:rsid w:val="00B76DA5"/>
    <w:rsid w:val="00B7733E"/>
    <w:rsid w:val="00B81233"/>
    <w:rsid w:val="00B816BC"/>
    <w:rsid w:val="00B83A40"/>
    <w:rsid w:val="00B840BE"/>
    <w:rsid w:val="00B85F96"/>
    <w:rsid w:val="00B87201"/>
    <w:rsid w:val="00B90472"/>
    <w:rsid w:val="00B93B24"/>
    <w:rsid w:val="00B94202"/>
    <w:rsid w:val="00B94B17"/>
    <w:rsid w:val="00BA00F2"/>
    <w:rsid w:val="00BA158A"/>
    <w:rsid w:val="00BA5E9A"/>
    <w:rsid w:val="00BA6D54"/>
    <w:rsid w:val="00BB0838"/>
    <w:rsid w:val="00BB0C02"/>
    <w:rsid w:val="00BB243C"/>
    <w:rsid w:val="00BB48B5"/>
    <w:rsid w:val="00BB4A29"/>
    <w:rsid w:val="00BB563D"/>
    <w:rsid w:val="00BB5857"/>
    <w:rsid w:val="00BB6C1C"/>
    <w:rsid w:val="00BC11CF"/>
    <w:rsid w:val="00BC13E5"/>
    <w:rsid w:val="00BC1FF0"/>
    <w:rsid w:val="00BC32A6"/>
    <w:rsid w:val="00BC354B"/>
    <w:rsid w:val="00BC5F58"/>
    <w:rsid w:val="00BC6CD1"/>
    <w:rsid w:val="00BC7784"/>
    <w:rsid w:val="00BD16E0"/>
    <w:rsid w:val="00BD1E9E"/>
    <w:rsid w:val="00BD32C8"/>
    <w:rsid w:val="00BD3D74"/>
    <w:rsid w:val="00BD571F"/>
    <w:rsid w:val="00BD5AD9"/>
    <w:rsid w:val="00BD640F"/>
    <w:rsid w:val="00BD673D"/>
    <w:rsid w:val="00BE0AB0"/>
    <w:rsid w:val="00BE1876"/>
    <w:rsid w:val="00BE3B99"/>
    <w:rsid w:val="00BE478B"/>
    <w:rsid w:val="00BE79CB"/>
    <w:rsid w:val="00BF0B3F"/>
    <w:rsid w:val="00BF16EB"/>
    <w:rsid w:val="00BF1D91"/>
    <w:rsid w:val="00BF2BD0"/>
    <w:rsid w:val="00BF381A"/>
    <w:rsid w:val="00BF3825"/>
    <w:rsid w:val="00BF4773"/>
    <w:rsid w:val="00BF52FD"/>
    <w:rsid w:val="00BF5509"/>
    <w:rsid w:val="00BF5590"/>
    <w:rsid w:val="00BF6F40"/>
    <w:rsid w:val="00BF7A10"/>
    <w:rsid w:val="00C0133E"/>
    <w:rsid w:val="00C04361"/>
    <w:rsid w:val="00C04EF7"/>
    <w:rsid w:val="00C056DA"/>
    <w:rsid w:val="00C0752D"/>
    <w:rsid w:val="00C07804"/>
    <w:rsid w:val="00C11AFC"/>
    <w:rsid w:val="00C11CE5"/>
    <w:rsid w:val="00C12BD5"/>
    <w:rsid w:val="00C13AEF"/>
    <w:rsid w:val="00C1400E"/>
    <w:rsid w:val="00C15F69"/>
    <w:rsid w:val="00C16316"/>
    <w:rsid w:val="00C17E0C"/>
    <w:rsid w:val="00C219F4"/>
    <w:rsid w:val="00C24E8A"/>
    <w:rsid w:val="00C26389"/>
    <w:rsid w:val="00C26FB1"/>
    <w:rsid w:val="00C3114F"/>
    <w:rsid w:val="00C33250"/>
    <w:rsid w:val="00C341A1"/>
    <w:rsid w:val="00C3540C"/>
    <w:rsid w:val="00C36CEC"/>
    <w:rsid w:val="00C36E6E"/>
    <w:rsid w:val="00C375BB"/>
    <w:rsid w:val="00C3765C"/>
    <w:rsid w:val="00C37B3C"/>
    <w:rsid w:val="00C40DB5"/>
    <w:rsid w:val="00C41815"/>
    <w:rsid w:val="00C42180"/>
    <w:rsid w:val="00C45275"/>
    <w:rsid w:val="00C458D2"/>
    <w:rsid w:val="00C4623F"/>
    <w:rsid w:val="00C5154D"/>
    <w:rsid w:val="00C55A2C"/>
    <w:rsid w:val="00C57263"/>
    <w:rsid w:val="00C57377"/>
    <w:rsid w:val="00C60862"/>
    <w:rsid w:val="00C613B7"/>
    <w:rsid w:val="00C61D00"/>
    <w:rsid w:val="00C64525"/>
    <w:rsid w:val="00C65268"/>
    <w:rsid w:val="00C65EBA"/>
    <w:rsid w:val="00C66D2C"/>
    <w:rsid w:val="00C6730A"/>
    <w:rsid w:val="00C70388"/>
    <w:rsid w:val="00C70FB0"/>
    <w:rsid w:val="00C72A38"/>
    <w:rsid w:val="00C72B68"/>
    <w:rsid w:val="00C72FE5"/>
    <w:rsid w:val="00C75CF2"/>
    <w:rsid w:val="00C813FA"/>
    <w:rsid w:val="00C814C5"/>
    <w:rsid w:val="00C84A98"/>
    <w:rsid w:val="00C853D2"/>
    <w:rsid w:val="00C85622"/>
    <w:rsid w:val="00C863BC"/>
    <w:rsid w:val="00C9016A"/>
    <w:rsid w:val="00C92DEC"/>
    <w:rsid w:val="00C931BC"/>
    <w:rsid w:val="00C935B1"/>
    <w:rsid w:val="00CA1F46"/>
    <w:rsid w:val="00CA204A"/>
    <w:rsid w:val="00CA3119"/>
    <w:rsid w:val="00CA57E4"/>
    <w:rsid w:val="00CA6B74"/>
    <w:rsid w:val="00CB0704"/>
    <w:rsid w:val="00CB0BDF"/>
    <w:rsid w:val="00CB0E3E"/>
    <w:rsid w:val="00CB3C5E"/>
    <w:rsid w:val="00CB68DD"/>
    <w:rsid w:val="00CB73B0"/>
    <w:rsid w:val="00CC2E1C"/>
    <w:rsid w:val="00CC783A"/>
    <w:rsid w:val="00CC7E1C"/>
    <w:rsid w:val="00CD3796"/>
    <w:rsid w:val="00CD40FF"/>
    <w:rsid w:val="00CD4E4A"/>
    <w:rsid w:val="00CD62ED"/>
    <w:rsid w:val="00CE0F1D"/>
    <w:rsid w:val="00CE16A0"/>
    <w:rsid w:val="00CE3177"/>
    <w:rsid w:val="00CE54D5"/>
    <w:rsid w:val="00CE659C"/>
    <w:rsid w:val="00CE6AE9"/>
    <w:rsid w:val="00CE7454"/>
    <w:rsid w:val="00CF144A"/>
    <w:rsid w:val="00CF37F1"/>
    <w:rsid w:val="00D0037B"/>
    <w:rsid w:val="00D01EA9"/>
    <w:rsid w:val="00D02BEE"/>
    <w:rsid w:val="00D04218"/>
    <w:rsid w:val="00D05115"/>
    <w:rsid w:val="00D051B6"/>
    <w:rsid w:val="00D06861"/>
    <w:rsid w:val="00D06F06"/>
    <w:rsid w:val="00D103E8"/>
    <w:rsid w:val="00D12049"/>
    <w:rsid w:val="00D124FD"/>
    <w:rsid w:val="00D128DA"/>
    <w:rsid w:val="00D12D87"/>
    <w:rsid w:val="00D202AE"/>
    <w:rsid w:val="00D20636"/>
    <w:rsid w:val="00D225E7"/>
    <w:rsid w:val="00D252FB"/>
    <w:rsid w:val="00D25AF8"/>
    <w:rsid w:val="00D260AF"/>
    <w:rsid w:val="00D2670B"/>
    <w:rsid w:val="00D26BEC"/>
    <w:rsid w:val="00D3112A"/>
    <w:rsid w:val="00D3609D"/>
    <w:rsid w:val="00D3624C"/>
    <w:rsid w:val="00D36CA6"/>
    <w:rsid w:val="00D402E3"/>
    <w:rsid w:val="00D42E4B"/>
    <w:rsid w:val="00D46C2D"/>
    <w:rsid w:val="00D47304"/>
    <w:rsid w:val="00D473C0"/>
    <w:rsid w:val="00D50A5C"/>
    <w:rsid w:val="00D52AFE"/>
    <w:rsid w:val="00D53441"/>
    <w:rsid w:val="00D54E01"/>
    <w:rsid w:val="00D55CC9"/>
    <w:rsid w:val="00D5608F"/>
    <w:rsid w:val="00D63607"/>
    <w:rsid w:val="00D64006"/>
    <w:rsid w:val="00D643AB"/>
    <w:rsid w:val="00D64D7E"/>
    <w:rsid w:val="00D716F6"/>
    <w:rsid w:val="00D71981"/>
    <w:rsid w:val="00D72058"/>
    <w:rsid w:val="00D7392B"/>
    <w:rsid w:val="00D75EEF"/>
    <w:rsid w:val="00D80B11"/>
    <w:rsid w:val="00D82889"/>
    <w:rsid w:val="00D83213"/>
    <w:rsid w:val="00D86A53"/>
    <w:rsid w:val="00D87E05"/>
    <w:rsid w:val="00D9159D"/>
    <w:rsid w:val="00D950FC"/>
    <w:rsid w:val="00D951F8"/>
    <w:rsid w:val="00D96C17"/>
    <w:rsid w:val="00DA00D0"/>
    <w:rsid w:val="00DA12DC"/>
    <w:rsid w:val="00DA18DE"/>
    <w:rsid w:val="00DA5250"/>
    <w:rsid w:val="00DA55BF"/>
    <w:rsid w:val="00DA56D0"/>
    <w:rsid w:val="00DA7D0D"/>
    <w:rsid w:val="00DB0941"/>
    <w:rsid w:val="00DB1C23"/>
    <w:rsid w:val="00DB22C3"/>
    <w:rsid w:val="00DB2C99"/>
    <w:rsid w:val="00DB48DA"/>
    <w:rsid w:val="00DB49F9"/>
    <w:rsid w:val="00DB4E5E"/>
    <w:rsid w:val="00DC0974"/>
    <w:rsid w:val="00DC3A52"/>
    <w:rsid w:val="00DC73E3"/>
    <w:rsid w:val="00DD4C34"/>
    <w:rsid w:val="00DD5450"/>
    <w:rsid w:val="00DD55DA"/>
    <w:rsid w:val="00DD6369"/>
    <w:rsid w:val="00DD7DA6"/>
    <w:rsid w:val="00DE0825"/>
    <w:rsid w:val="00DE17AC"/>
    <w:rsid w:val="00DE1E03"/>
    <w:rsid w:val="00DE28BB"/>
    <w:rsid w:val="00DE3B54"/>
    <w:rsid w:val="00DE4727"/>
    <w:rsid w:val="00DE5265"/>
    <w:rsid w:val="00DE690B"/>
    <w:rsid w:val="00DE6AEB"/>
    <w:rsid w:val="00DE72BA"/>
    <w:rsid w:val="00DF0368"/>
    <w:rsid w:val="00DF0768"/>
    <w:rsid w:val="00DF162D"/>
    <w:rsid w:val="00DF4301"/>
    <w:rsid w:val="00DF50A9"/>
    <w:rsid w:val="00DF7C50"/>
    <w:rsid w:val="00E00143"/>
    <w:rsid w:val="00E009ED"/>
    <w:rsid w:val="00E03405"/>
    <w:rsid w:val="00E04572"/>
    <w:rsid w:val="00E06C16"/>
    <w:rsid w:val="00E11F4F"/>
    <w:rsid w:val="00E15A1C"/>
    <w:rsid w:val="00E15C05"/>
    <w:rsid w:val="00E15FC8"/>
    <w:rsid w:val="00E16B9C"/>
    <w:rsid w:val="00E20263"/>
    <w:rsid w:val="00E20E9B"/>
    <w:rsid w:val="00E2188B"/>
    <w:rsid w:val="00E21AB1"/>
    <w:rsid w:val="00E2270D"/>
    <w:rsid w:val="00E22AC7"/>
    <w:rsid w:val="00E23002"/>
    <w:rsid w:val="00E24C19"/>
    <w:rsid w:val="00E25079"/>
    <w:rsid w:val="00E2518A"/>
    <w:rsid w:val="00E251D5"/>
    <w:rsid w:val="00E256CA"/>
    <w:rsid w:val="00E25A17"/>
    <w:rsid w:val="00E25EFE"/>
    <w:rsid w:val="00E25F70"/>
    <w:rsid w:val="00E262AC"/>
    <w:rsid w:val="00E30D1A"/>
    <w:rsid w:val="00E31FAB"/>
    <w:rsid w:val="00E325BD"/>
    <w:rsid w:val="00E33BBB"/>
    <w:rsid w:val="00E34235"/>
    <w:rsid w:val="00E3468B"/>
    <w:rsid w:val="00E3486E"/>
    <w:rsid w:val="00E37FCF"/>
    <w:rsid w:val="00E42138"/>
    <w:rsid w:val="00E4496F"/>
    <w:rsid w:val="00E44A32"/>
    <w:rsid w:val="00E452DC"/>
    <w:rsid w:val="00E46B33"/>
    <w:rsid w:val="00E476DA"/>
    <w:rsid w:val="00E5162A"/>
    <w:rsid w:val="00E522A0"/>
    <w:rsid w:val="00E531E6"/>
    <w:rsid w:val="00E53859"/>
    <w:rsid w:val="00E53C4F"/>
    <w:rsid w:val="00E545FC"/>
    <w:rsid w:val="00E56CA9"/>
    <w:rsid w:val="00E62119"/>
    <w:rsid w:val="00E63106"/>
    <w:rsid w:val="00E655DB"/>
    <w:rsid w:val="00E65B57"/>
    <w:rsid w:val="00E71871"/>
    <w:rsid w:val="00E74B80"/>
    <w:rsid w:val="00E753A6"/>
    <w:rsid w:val="00E75FF3"/>
    <w:rsid w:val="00E7613E"/>
    <w:rsid w:val="00E77F09"/>
    <w:rsid w:val="00E805B1"/>
    <w:rsid w:val="00E80C05"/>
    <w:rsid w:val="00E814BA"/>
    <w:rsid w:val="00E90C5F"/>
    <w:rsid w:val="00E90E97"/>
    <w:rsid w:val="00E91984"/>
    <w:rsid w:val="00E91BAA"/>
    <w:rsid w:val="00E91EDE"/>
    <w:rsid w:val="00EA19EC"/>
    <w:rsid w:val="00EA1A77"/>
    <w:rsid w:val="00EA1CAB"/>
    <w:rsid w:val="00EA1CAE"/>
    <w:rsid w:val="00EA26B7"/>
    <w:rsid w:val="00EA38B1"/>
    <w:rsid w:val="00EA694C"/>
    <w:rsid w:val="00EB2022"/>
    <w:rsid w:val="00EB4E7D"/>
    <w:rsid w:val="00EB7986"/>
    <w:rsid w:val="00EC1470"/>
    <w:rsid w:val="00EC3779"/>
    <w:rsid w:val="00EC4A3B"/>
    <w:rsid w:val="00ED2776"/>
    <w:rsid w:val="00ED6240"/>
    <w:rsid w:val="00EE07F3"/>
    <w:rsid w:val="00EE1D3E"/>
    <w:rsid w:val="00EE6CE4"/>
    <w:rsid w:val="00EF132D"/>
    <w:rsid w:val="00EF15F4"/>
    <w:rsid w:val="00EF310F"/>
    <w:rsid w:val="00EF332C"/>
    <w:rsid w:val="00EF377E"/>
    <w:rsid w:val="00EF583A"/>
    <w:rsid w:val="00EF5956"/>
    <w:rsid w:val="00F00962"/>
    <w:rsid w:val="00F014DA"/>
    <w:rsid w:val="00F0151A"/>
    <w:rsid w:val="00F01F16"/>
    <w:rsid w:val="00F01F6D"/>
    <w:rsid w:val="00F03045"/>
    <w:rsid w:val="00F033D1"/>
    <w:rsid w:val="00F03786"/>
    <w:rsid w:val="00F03BD4"/>
    <w:rsid w:val="00F107CD"/>
    <w:rsid w:val="00F10F96"/>
    <w:rsid w:val="00F13041"/>
    <w:rsid w:val="00F1391E"/>
    <w:rsid w:val="00F146DF"/>
    <w:rsid w:val="00F1549C"/>
    <w:rsid w:val="00F164D3"/>
    <w:rsid w:val="00F17116"/>
    <w:rsid w:val="00F201D7"/>
    <w:rsid w:val="00F208A8"/>
    <w:rsid w:val="00F2091D"/>
    <w:rsid w:val="00F24B03"/>
    <w:rsid w:val="00F2616A"/>
    <w:rsid w:val="00F267B3"/>
    <w:rsid w:val="00F27CFF"/>
    <w:rsid w:val="00F30636"/>
    <w:rsid w:val="00F33AFE"/>
    <w:rsid w:val="00F34DD6"/>
    <w:rsid w:val="00F4009D"/>
    <w:rsid w:val="00F41D4A"/>
    <w:rsid w:val="00F42748"/>
    <w:rsid w:val="00F429CC"/>
    <w:rsid w:val="00F43534"/>
    <w:rsid w:val="00F43E57"/>
    <w:rsid w:val="00F457AE"/>
    <w:rsid w:val="00F459DD"/>
    <w:rsid w:val="00F47BDB"/>
    <w:rsid w:val="00F502A0"/>
    <w:rsid w:val="00F5197A"/>
    <w:rsid w:val="00F51A2D"/>
    <w:rsid w:val="00F52448"/>
    <w:rsid w:val="00F5297F"/>
    <w:rsid w:val="00F52F2A"/>
    <w:rsid w:val="00F535D9"/>
    <w:rsid w:val="00F53B4C"/>
    <w:rsid w:val="00F54D36"/>
    <w:rsid w:val="00F57208"/>
    <w:rsid w:val="00F60F71"/>
    <w:rsid w:val="00F617A9"/>
    <w:rsid w:val="00F63508"/>
    <w:rsid w:val="00F649DB"/>
    <w:rsid w:val="00F7179A"/>
    <w:rsid w:val="00F73215"/>
    <w:rsid w:val="00F735BD"/>
    <w:rsid w:val="00F81CE4"/>
    <w:rsid w:val="00F8350E"/>
    <w:rsid w:val="00F835F8"/>
    <w:rsid w:val="00F84B80"/>
    <w:rsid w:val="00F85E3D"/>
    <w:rsid w:val="00F9360D"/>
    <w:rsid w:val="00F940D4"/>
    <w:rsid w:val="00F941C2"/>
    <w:rsid w:val="00FA032D"/>
    <w:rsid w:val="00FA0627"/>
    <w:rsid w:val="00FA1352"/>
    <w:rsid w:val="00FA28E2"/>
    <w:rsid w:val="00FA3D05"/>
    <w:rsid w:val="00FA4FB3"/>
    <w:rsid w:val="00FA57CA"/>
    <w:rsid w:val="00FA663F"/>
    <w:rsid w:val="00FB105A"/>
    <w:rsid w:val="00FB1ADF"/>
    <w:rsid w:val="00FB2B0D"/>
    <w:rsid w:val="00FB2B71"/>
    <w:rsid w:val="00FB4069"/>
    <w:rsid w:val="00FB4E38"/>
    <w:rsid w:val="00FB5425"/>
    <w:rsid w:val="00FB5AC7"/>
    <w:rsid w:val="00FB5FF4"/>
    <w:rsid w:val="00FB64DD"/>
    <w:rsid w:val="00FB6613"/>
    <w:rsid w:val="00FC2A89"/>
    <w:rsid w:val="00FC2C3E"/>
    <w:rsid w:val="00FC4999"/>
    <w:rsid w:val="00FC6889"/>
    <w:rsid w:val="00FC6A44"/>
    <w:rsid w:val="00FC79ED"/>
    <w:rsid w:val="00FD0DAB"/>
    <w:rsid w:val="00FD444D"/>
    <w:rsid w:val="00FD7AFD"/>
    <w:rsid w:val="00FE0417"/>
    <w:rsid w:val="00FE34E9"/>
    <w:rsid w:val="00FE43D6"/>
    <w:rsid w:val="00FE56AB"/>
    <w:rsid w:val="00FE77E5"/>
    <w:rsid w:val="00FE7FD8"/>
    <w:rsid w:val="00FF000A"/>
    <w:rsid w:val="00FF20A1"/>
    <w:rsid w:val="00FF28F7"/>
    <w:rsid w:val="00FF446A"/>
    <w:rsid w:val="00FF7410"/>
    <w:rsid w:val="49A7465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794F84C0"/>
  <w15:chartTrackingRefBased/>
  <w15:docId w15:val="{83DB03C7-4ACF-E54D-B08B-C34D157725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mbria" w:eastAsia="Cambria" w:hAnsi="Cambria" w:cs="Times New Roman"/>
        <w:lang w:val="en-AU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34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D0062"/>
    <w:pPr>
      <w:spacing w:after="200"/>
    </w:pPr>
    <w:rPr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80E1D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70D2A"/>
    <w:pPr>
      <w:keepNext/>
      <w:keepLines/>
      <w:spacing w:before="40" w:after="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  <w:lang w:val="en-AU" w:bidi="th-T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E09C8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8433D7"/>
    <w:pPr>
      <w:spacing w:after="60"/>
      <w:jc w:val="center"/>
      <w:outlineLvl w:val="1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8433D7"/>
    <w:rPr>
      <w:rFonts w:asciiTheme="majorHAnsi" w:eastAsiaTheme="majorEastAsia" w:hAnsiTheme="majorHAnsi" w:cstheme="majorBidi"/>
      <w:sz w:val="24"/>
      <w:szCs w:val="24"/>
      <w:lang w:val="en-US" w:eastAsia="en-US"/>
    </w:rPr>
  </w:style>
  <w:style w:type="character" w:styleId="Strong">
    <w:name w:val="Strong"/>
    <w:basedOn w:val="DefaultParagraphFont"/>
    <w:uiPriority w:val="22"/>
    <w:qFormat/>
    <w:rsid w:val="00580E1D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580E1D"/>
    <w:rPr>
      <w:rFonts w:asciiTheme="majorHAnsi" w:eastAsiaTheme="majorEastAsia" w:hAnsiTheme="majorHAnsi" w:cstheme="majorBidi"/>
      <w:b/>
      <w:bCs/>
      <w:kern w:val="32"/>
      <w:sz w:val="32"/>
      <w:szCs w:val="32"/>
      <w:lang w:val="en-US" w:eastAsia="en-US"/>
    </w:rPr>
  </w:style>
  <w:style w:type="paragraph" w:styleId="Title">
    <w:name w:val="Title"/>
    <w:basedOn w:val="Normal"/>
    <w:next w:val="Normal"/>
    <w:link w:val="TitleChar"/>
    <w:uiPriority w:val="10"/>
    <w:qFormat/>
    <w:rsid w:val="00580E1D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580E1D"/>
    <w:rPr>
      <w:rFonts w:asciiTheme="majorHAnsi" w:eastAsiaTheme="majorEastAsia" w:hAnsiTheme="majorHAnsi" w:cstheme="majorBidi"/>
      <w:b/>
      <w:bCs/>
      <w:kern w:val="28"/>
      <w:sz w:val="32"/>
      <w:szCs w:val="32"/>
      <w:lang w:val="en-US" w:eastAsia="en-US"/>
    </w:rPr>
  </w:style>
  <w:style w:type="paragraph" w:styleId="ListParagraph">
    <w:name w:val="List Paragraph"/>
    <w:basedOn w:val="Normal"/>
    <w:uiPriority w:val="34"/>
    <w:qFormat/>
    <w:rsid w:val="008A083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8492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84927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FB5425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FB5425"/>
    <w:rPr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FB5425"/>
    <w:pPr>
      <w:tabs>
        <w:tab w:val="center" w:pos="4513"/>
        <w:tab w:val="right" w:pos="9026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B5425"/>
    <w:rPr>
      <w:sz w:val="24"/>
      <w:szCs w:val="24"/>
      <w:lang w:val="en-US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781B4E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F0151A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151A"/>
    <w:rPr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F0151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0151A"/>
    <w:rPr>
      <w:noProof/>
      <w:sz w:val="24"/>
      <w:szCs w:val="24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270D2A"/>
    <w:rPr>
      <w:rFonts w:asciiTheme="majorHAnsi" w:eastAsiaTheme="majorEastAsia" w:hAnsiTheme="majorHAnsi" w:cstheme="majorBidi"/>
      <w:color w:val="2F5496" w:themeColor="accent1" w:themeShade="BF"/>
      <w:sz w:val="26"/>
      <w:szCs w:val="33"/>
      <w:lang w:eastAsia="en-US" w:bidi="th-T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7649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pixelsPerInch w:val="72"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youtu.be/u7ZHUii5b50" TargetMode="External"/><Relationship Id="rId18" Type="http://schemas.openxmlformats.org/officeDocument/2006/relationships/hyperlink" Target="https://www.bing.com/videos/search?q=solfege+hand+signs&amp;&amp;view=detail&amp;mid=4A57FCC16CD3BB0C87594A57FCC16CD3BB0C8759&amp;&amp;FORM=VRDGAR&amp;ru=%2Fvideos%2Fsearch%3Fq%3Dsolfege%2Bhand%2Bsigns%26FORM%3DHDRSC4" TargetMode="External"/><Relationship Id="rId26" Type="http://schemas.openxmlformats.org/officeDocument/2006/relationships/image" Target="media/image9.png"/><Relationship Id="rId3" Type="http://schemas.openxmlformats.org/officeDocument/2006/relationships/customXml" Target="../customXml/item3.xml"/><Relationship Id="rId21" Type="http://schemas.openxmlformats.org/officeDocument/2006/relationships/hyperlink" Target="https://1drv.ms/b/s!AqvrWLU5ZBbIgvw7tnmVImh-S1DAYA?e=kqycQ3" TargetMode="External"/><Relationship Id="rId34" Type="http://schemas.openxmlformats.org/officeDocument/2006/relationships/footer" Target="footer1.xml"/><Relationship Id="rId7" Type="http://schemas.openxmlformats.org/officeDocument/2006/relationships/webSettings" Target="webSettings.xml"/><Relationship Id="rId12" Type="http://schemas.openxmlformats.org/officeDocument/2006/relationships/hyperlink" Target="https://www.ofai.edu.au/media/01nixkio/national-literacy-progressions-v3-for-publication.pdf" TargetMode="External"/><Relationship Id="rId17" Type="http://schemas.openxmlformats.org/officeDocument/2006/relationships/image" Target="media/image2.png"/><Relationship Id="rId25" Type="http://schemas.openxmlformats.org/officeDocument/2006/relationships/image" Target="media/image8.png"/><Relationship Id="rId33" Type="http://schemas.openxmlformats.org/officeDocument/2006/relationships/hyperlink" Target="https://www.ofai.edu.au/media/01nixkio/national-literacy-progressions-v3-for-publication.pdf" TargetMode="External"/><Relationship Id="rId2" Type="http://schemas.openxmlformats.org/officeDocument/2006/relationships/customXml" Target="../customXml/item2.xml"/><Relationship Id="rId16" Type="http://schemas.openxmlformats.org/officeDocument/2006/relationships/image" Target="media/image1.png"/><Relationship Id="rId20" Type="http://schemas.openxmlformats.org/officeDocument/2006/relationships/image" Target="media/image4.png"/><Relationship Id="rId29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resources.waterford.org/books-prek-2-/75/75.pdf?utm_campaign=Family%20Connection&amp;utm_medium=email&amp;_hsmi=228225054&amp;_hsenc=p2ANqtz-9NH5o6HyYsftEag_DBJnMgnf3P_kqxS2ShqB5V6efcrcoHfY-JdB-bdM1t7e4VXrfckv2L8ERNQVWgbzzCmUJS8eygUg&amp;utm_content=228225054&amp;utm_source=hs_email" TargetMode="External"/><Relationship Id="rId24" Type="http://schemas.openxmlformats.org/officeDocument/2006/relationships/image" Target="media/image7.jpeg"/><Relationship Id="rId32" Type="http://schemas.openxmlformats.org/officeDocument/2006/relationships/hyperlink" Target="https://www.bing.com/videos/search?q=Disney+%26+The+Sorcerers+Apprentice&amp;&amp;view=detail&amp;mid=568329229DE379EAC8A1568329229DE379EAC8A1&amp;rvsmid=DB78DABF2D13A6FECD94DB78DABF2D13A6FECD94&amp;FORM=VDRVRV" TargetMode="External"/><Relationship Id="rId5" Type="http://schemas.openxmlformats.org/officeDocument/2006/relationships/styles" Target="styles.xml"/><Relationship Id="rId15" Type="http://schemas.openxmlformats.org/officeDocument/2006/relationships/hyperlink" Target="https://www.ofai.edu.au/media/01nixkio/national-literacy-progressions-v3-for-publication.pdf" TargetMode="External"/><Relationship Id="rId23" Type="http://schemas.openxmlformats.org/officeDocument/2006/relationships/image" Target="media/image6.png"/><Relationship Id="rId28" Type="http://schemas.openxmlformats.org/officeDocument/2006/relationships/hyperlink" Target="https://cargocollective.com/sofyakarmazina/RIBBIT-RABBIT-ROBOT" TargetMode="External"/><Relationship Id="rId36" Type="http://schemas.openxmlformats.org/officeDocument/2006/relationships/theme" Target="theme/theme1.xml"/><Relationship Id="rId10" Type="http://schemas.openxmlformats.org/officeDocument/2006/relationships/hyperlink" Target="https://youtu.be/u7ZHUii5b50" TargetMode="External"/><Relationship Id="rId19" Type="http://schemas.openxmlformats.org/officeDocument/2006/relationships/image" Target="media/image3.png"/><Relationship Id="rId31" Type="http://schemas.openxmlformats.org/officeDocument/2006/relationships/hyperlink" Target="https://www.youtube.com/watch?v=UVH5yhV5sD8" TargetMode="Externa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hyperlink" Target="https://1drv.ms/w/s!AqvrWLU5ZBbIgvIq62hUBV81ZDiANQ?e=Xm2cYb" TargetMode="External"/><Relationship Id="rId22" Type="http://schemas.openxmlformats.org/officeDocument/2006/relationships/image" Target="media/image5.png"/><Relationship Id="rId27" Type="http://schemas.openxmlformats.org/officeDocument/2006/relationships/image" Target="media/image10.png"/><Relationship Id="rId30" Type="http://schemas.openxmlformats.org/officeDocument/2006/relationships/hyperlink" Target="https://www.youtube.com/watch?v=gUcZPtYQD3E" TargetMode="External"/><Relationship Id="rId35" Type="http://schemas.openxmlformats.org/officeDocument/2006/relationships/fontTable" Target="fontTable.xml"/><Relationship Id="rId8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918BAF4089C8948AE842F5F702B5F36" ma:contentTypeVersion="13" ma:contentTypeDescription="Create a new document." ma:contentTypeScope="" ma:versionID="8db368b9c904048ad12425ed94dcb11d">
  <xsd:schema xmlns:xsd="http://www.w3.org/2001/XMLSchema" xmlns:xs="http://www.w3.org/2001/XMLSchema" xmlns:p="http://schemas.microsoft.com/office/2006/metadata/properties" xmlns:ns2="51b908f8-2331-4c10-8843-c7f12f28083c" xmlns:ns3="1bd146f6-4383-464e-938b-56f02832a64f" targetNamespace="http://schemas.microsoft.com/office/2006/metadata/properties" ma:root="true" ma:fieldsID="8bcf9a823cac3f33acce7851987fb649" ns2:_="" ns3:_="">
    <xsd:import namespace="51b908f8-2331-4c10-8843-c7f12f28083c"/>
    <xsd:import namespace="1bd146f6-4383-464e-938b-56f02832a64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lcf76f155ced4ddcb4097134ff3c332f" minOccurs="0"/>
                <xsd:element ref="ns3:TaxCatchAll" minOccurs="0"/>
                <xsd:element ref="ns2:MediaServiceDateTaken" minOccurs="0"/>
                <xsd:element ref="ns2:MediaServiceLocation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1b908f8-2331-4c10-8843-c7f12f28083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07feaa39-2ad5-4057-abe0-708baeb4255a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6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SearchProperties" ma:index="2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bd146f6-4383-464e-938b-56f02832a64f" elementFormDefault="qualified">
    <xsd:import namespace="http://schemas.microsoft.com/office/2006/documentManagement/types"/>
    <xsd:import namespace="http://schemas.microsoft.com/office/infopath/2007/PartnerControls"/>
    <xsd:element name="TaxCatchAll" ma:index="14" nillable="true" ma:displayName="Taxonomy Catch All Column" ma:hidden="true" ma:list="{3efc74de-dd06-4383-a5e8-e9fa1470c45c}" ma:internalName="TaxCatchAll" ma:showField="CatchAllData" ma:web="1bd146f6-4383-464e-938b-56f02832a64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51b908f8-2331-4c10-8843-c7f12f28083c">
      <Terms xmlns="http://schemas.microsoft.com/office/infopath/2007/PartnerControls"/>
    </lcf76f155ced4ddcb4097134ff3c332f>
    <TaxCatchAll xmlns="1bd146f6-4383-464e-938b-56f02832a64f" xsi:nil="true"/>
  </documentManagement>
</p:properties>
</file>

<file path=customXml/itemProps1.xml><?xml version="1.0" encoding="utf-8"?>
<ds:datastoreItem xmlns:ds="http://schemas.openxmlformats.org/officeDocument/2006/customXml" ds:itemID="{4FEED011-2E6E-4C51-8492-BFE7E3100F6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B8B72932-E389-44BD-94D7-FFB4BD02FEE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1b908f8-2331-4c10-8843-c7f12f28083c"/>
    <ds:schemaRef ds:uri="1bd146f6-4383-464e-938b-56f02832a64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0BE08E8-6403-4B67-B990-A4F096A5E46F}">
  <ds:schemaRefs>
    <ds:schemaRef ds:uri="http://schemas.microsoft.com/office/2006/metadata/properties"/>
    <ds:schemaRef ds:uri="http://schemas.microsoft.com/office/infopath/2007/PartnerControls"/>
    <ds:schemaRef ds:uri="51b908f8-2331-4c10-8843-c7f12f28083c"/>
    <ds:schemaRef ds:uri="1bd146f6-4383-464e-938b-56f02832a64f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3940</Words>
  <Characters>22460</Characters>
  <Application>Microsoft Office Word</Application>
  <DocSecurity>0</DocSecurity>
  <Lines>187</Lines>
  <Paragraphs>52</Paragraphs>
  <ScaleCrop>false</ScaleCrop>
  <Company/>
  <LinksUpToDate>false</LinksUpToDate>
  <CharactersWithSpaces>263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Murray</dc:creator>
  <cp:keywords/>
  <cp:lastModifiedBy>lorraine beveridge</cp:lastModifiedBy>
  <cp:revision>6</cp:revision>
  <cp:lastPrinted>2023-04-13T20:42:00Z</cp:lastPrinted>
  <dcterms:created xsi:type="dcterms:W3CDTF">2023-12-23T03:21:00Z</dcterms:created>
  <dcterms:modified xsi:type="dcterms:W3CDTF">2024-01-22T23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918BAF4089C8948AE842F5F702B5F36</vt:lpwstr>
  </property>
</Properties>
</file>